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552B456" w14:textId="1A804EA5" w:rsidR="00FE3A77" w:rsidRDefault="00FE3A77" w:rsidP="00CE1340">
      <w:pPr>
        <w:spacing w:after="0" w:line="240" w:lineRule="auto"/>
        <w:rPr>
          <w:rFonts w:ascii="Times New Roman" w:eastAsia="Times New Roman" w:hAnsi="Times New Roman"/>
          <w:bCs/>
          <w:color w:val="333333"/>
          <w:spacing w:val="2"/>
          <w:sz w:val="24"/>
          <w:szCs w:val="24"/>
          <w:shd w:val="clear" w:color="auto" w:fill="FCFCFC"/>
        </w:rPr>
      </w:pPr>
    </w:p>
    <w:p w14:paraId="4755BF12" w14:textId="39DD84BD" w:rsidR="00CE1340" w:rsidRDefault="00CE1340" w:rsidP="00FE3A77">
      <w:pPr>
        <w:spacing w:after="0" w:line="240" w:lineRule="auto"/>
        <w:jc w:val="center"/>
        <w:rPr>
          <w:rFonts w:ascii="Times New Roman" w:eastAsia="Times New Roman" w:hAnsi="Times New Roman"/>
          <w:bCs/>
          <w:color w:val="333333"/>
          <w:spacing w:val="2"/>
          <w:sz w:val="24"/>
          <w:szCs w:val="24"/>
          <w:shd w:val="clear" w:color="auto" w:fill="FCFCFC"/>
        </w:rPr>
      </w:pPr>
    </w:p>
    <w:p w14:paraId="56D044C0" w14:textId="77777777" w:rsidR="00CE1340" w:rsidRPr="006A7C5A" w:rsidRDefault="00CE1340" w:rsidP="00CE1340">
      <w:pPr>
        <w:rPr>
          <w:rFonts w:ascii="Times New Roman" w:eastAsia="MS Mincho" w:hAnsi="Times New Roman"/>
          <w:iCs/>
          <w:spacing w:val="2"/>
          <w:sz w:val="20"/>
          <w:szCs w:val="20"/>
        </w:rPr>
      </w:pPr>
      <w:r w:rsidRPr="006A7C5A">
        <w:rPr>
          <w:rFonts w:ascii="Times New Roman" w:eastAsia="MS Mincho" w:hAnsi="Times New Roman"/>
          <w:b/>
          <w:bCs/>
          <w:iCs/>
          <w:spacing w:val="2"/>
          <w:sz w:val="20"/>
          <w:szCs w:val="20"/>
        </w:rPr>
        <w:t xml:space="preserve">Table S1. </w:t>
      </w:r>
      <w:bookmarkStart w:id="0" w:name="_Hlk21765583"/>
      <w:r w:rsidRPr="006A7C5A">
        <w:rPr>
          <w:rFonts w:ascii="Times New Roman" w:eastAsia="MS Mincho" w:hAnsi="Times New Roman"/>
          <w:iCs/>
          <w:spacing w:val="2"/>
          <w:sz w:val="20"/>
          <w:szCs w:val="20"/>
        </w:rPr>
        <w:t xml:space="preserve">Oligonucleotide sequence used for CAPS markers. </w:t>
      </w:r>
      <w:bookmarkEnd w:id="0"/>
    </w:p>
    <w:tbl>
      <w:tblPr>
        <w:tblStyle w:val="TableGrid"/>
        <w:tblW w:w="1006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2410"/>
        <w:gridCol w:w="2351"/>
        <w:gridCol w:w="1139"/>
        <w:gridCol w:w="1134"/>
        <w:gridCol w:w="1046"/>
      </w:tblGrid>
      <w:tr w:rsidR="00CE1340" w:rsidRPr="006A7C5A" w14:paraId="37354CA1" w14:textId="77777777" w:rsidTr="00A8228A">
        <w:trPr>
          <w:trHeight w:val="245"/>
        </w:trPr>
        <w:tc>
          <w:tcPr>
            <w:tcW w:w="1985" w:type="dxa"/>
            <w:vMerge w:val="restart"/>
            <w:tcBorders>
              <w:top w:val="single" w:sz="4" w:space="0" w:color="auto"/>
              <w:bottom w:val="nil"/>
            </w:tcBorders>
          </w:tcPr>
          <w:p w14:paraId="0EEA63B4" w14:textId="77777777" w:rsidR="00CE1340" w:rsidRPr="006A7C5A" w:rsidRDefault="00CE1340" w:rsidP="00A8228A">
            <w:pPr>
              <w:jc w:val="center"/>
              <w:rPr>
                <w:rFonts w:ascii="Times New Roman" w:eastAsia="MS Mincho" w:hAnsi="Times New Roman"/>
                <w:b/>
                <w:bCs/>
                <w:iCs/>
                <w:spacing w:val="2"/>
                <w:sz w:val="20"/>
                <w:szCs w:val="20"/>
              </w:rPr>
            </w:pPr>
            <w:r w:rsidRPr="006A7C5A">
              <w:rPr>
                <w:rFonts w:ascii="Times New Roman" w:eastAsia="MS Mincho" w:hAnsi="Times New Roman"/>
                <w:b/>
                <w:bCs/>
                <w:iCs/>
                <w:spacing w:val="2"/>
                <w:sz w:val="20"/>
                <w:szCs w:val="20"/>
              </w:rPr>
              <w:t>Locus id</w:t>
            </w:r>
            <w:r w:rsidRPr="006A7C5A">
              <w:rPr>
                <w:rFonts w:ascii="Times New Roman" w:eastAsia="MS Mincho" w:hAnsi="Times New Roman"/>
                <w:b/>
                <w:bCs/>
                <w:iCs/>
                <w:spacing w:val="2"/>
                <w:sz w:val="20"/>
                <w:szCs w:val="20"/>
                <w:vertAlign w:val="superscript"/>
              </w:rPr>
              <w:t>1</w:t>
            </w:r>
          </w:p>
        </w:tc>
        <w:tc>
          <w:tcPr>
            <w:tcW w:w="2410" w:type="dxa"/>
            <w:vMerge w:val="restart"/>
            <w:tcBorders>
              <w:top w:val="single" w:sz="4" w:space="0" w:color="auto"/>
              <w:bottom w:val="nil"/>
            </w:tcBorders>
          </w:tcPr>
          <w:p w14:paraId="50FF9DB9" w14:textId="77777777" w:rsidR="00CE1340" w:rsidRPr="006A7C5A" w:rsidRDefault="00CE1340" w:rsidP="00A8228A">
            <w:pPr>
              <w:jc w:val="center"/>
              <w:rPr>
                <w:rFonts w:ascii="Times New Roman" w:eastAsia="MS Mincho" w:hAnsi="Times New Roman"/>
                <w:b/>
                <w:bCs/>
                <w:iCs/>
                <w:spacing w:val="2"/>
                <w:sz w:val="20"/>
                <w:szCs w:val="20"/>
              </w:rPr>
            </w:pPr>
            <w:r w:rsidRPr="006A7C5A">
              <w:rPr>
                <w:rFonts w:ascii="Times New Roman" w:eastAsia="MS Mincho" w:hAnsi="Times New Roman"/>
                <w:b/>
                <w:bCs/>
                <w:iCs/>
                <w:spacing w:val="2"/>
                <w:sz w:val="20"/>
                <w:szCs w:val="20"/>
              </w:rPr>
              <w:t>Forward</w:t>
            </w:r>
          </w:p>
        </w:tc>
        <w:tc>
          <w:tcPr>
            <w:tcW w:w="2351" w:type="dxa"/>
            <w:vMerge w:val="restart"/>
            <w:tcBorders>
              <w:top w:val="single" w:sz="4" w:space="0" w:color="auto"/>
              <w:bottom w:val="nil"/>
            </w:tcBorders>
          </w:tcPr>
          <w:p w14:paraId="795297EC" w14:textId="77777777" w:rsidR="00CE1340" w:rsidRPr="006A7C5A" w:rsidRDefault="00CE1340" w:rsidP="00A8228A">
            <w:pPr>
              <w:jc w:val="center"/>
              <w:rPr>
                <w:rFonts w:ascii="Times New Roman" w:eastAsia="MS Mincho" w:hAnsi="Times New Roman"/>
                <w:b/>
                <w:bCs/>
                <w:iCs/>
                <w:spacing w:val="2"/>
                <w:sz w:val="20"/>
                <w:szCs w:val="20"/>
              </w:rPr>
            </w:pPr>
            <w:r w:rsidRPr="006A7C5A">
              <w:rPr>
                <w:rFonts w:ascii="Times New Roman" w:eastAsia="MS Mincho" w:hAnsi="Times New Roman"/>
                <w:b/>
                <w:bCs/>
                <w:iCs/>
                <w:spacing w:val="2"/>
                <w:sz w:val="20"/>
                <w:szCs w:val="20"/>
              </w:rPr>
              <w:t>Reverse</w:t>
            </w:r>
          </w:p>
        </w:tc>
        <w:tc>
          <w:tcPr>
            <w:tcW w:w="1139" w:type="dxa"/>
            <w:vMerge w:val="restart"/>
            <w:tcBorders>
              <w:top w:val="single" w:sz="4" w:space="0" w:color="auto"/>
              <w:bottom w:val="nil"/>
            </w:tcBorders>
          </w:tcPr>
          <w:p w14:paraId="709B3124" w14:textId="77777777" w:rsidR="00CE1340" w:rsidRPr="006A7C5A" w:rsidRDefault="00CE1340" w:rsidP="00A8228A">
            <w:pPr>
              <w:jc w:val="center"/>
              <w:rPr>
                <w:rFonts w:ascii="Times New Roman" w:eastAsia="MS Mincho" w:hAnsi="Times New Roman"/>
                <w:b/>
                <w:bCs/>
                <w:iCs/>
                <w:spacing w:val="2"/>
                <w:sz w:val="20"/>
                <w:szCs w:val="20"/>
              </w:rPr>
            </w:pPr>
            <w:r w:rsidRPr="006A7C5A">
              <w:rPr>
                <w:rFonts w:ascii="Times New Roman" w:eastAsia="MS Mincho" w:hAnsi="Times New Roman"/>
                <w:b/>
                <w:bCs/>
                <w:iCs/>
                <w:spacing w:val="2"/>
                <w:sz w:val="20"/>
                <w:szCs w:val="20"/>
              </w:rPr>
              <w:t>Enzyme</w:t>
            </w:r>
          </w:p>
        </w:tc>
        <w:tc>
          <w:tcPr>
            <w:tcW w:w="2180" w:type="dxa"/>
            <w:gridSpan w:val="2"/>
            <w:tcBorders>
              <w:top w:val="single" w:sz="4" w:space="0" w:color="auto"/>
              <w:bottom w:val="nil"/>
            </w:tcBorders>
          </w:tcPr>
          <w:p w14:paraId="0CB92E63" w14:textId="77777777" w:rsidR="00CE1340" w:rsidRPr="006A7C5A" w:rsidRDefault="00CE1340" w:rsidP="00A8228A">
            <w:pPr>
              <w:jc w:val="center"/>
              <w:rPr>
                <w:rFonts w:ascii="Times New Roman" w:eastAsia="MS Mincho" w:hAnsi="Times New Roman"/>
                <w:b/>
                <w:bCs/>
                <w:iCs/>
                <w:spacing w:val="2"/>
                <w:sz w:val="20"/>
                <w:szCs w:val="20"/>
              </w:rPr>
            </w:pPr>
            <w:r w:rsidRPr="006A7C5A">
              <w:rPr>
                <w:rFonts w:ascii="Times New Roman" w:eastAsia="MS Mincho" w:hAnsi="Times New Roman"/>
                <w:b/>
                <w:bCs/>
                <w:iCs/>
                <w:spacing w:val="2"/>
                <w:sz w:val="20"/>
                <w:szCs w:val="20"/>
              </w:rPr>
              <w:t>Fragment</w:t>
            </w:r>
          </w:p>
        </w:tc>
      </w:tr>
      <w:tr w:rsidR="00CE1340" w:rsidRPr="006A7C5A" w14:paraId="3C2EE2E2" w14:textId="77777777" w:rsidTr="00A8228A">
        <w:trPr>
          <w:trHeight w:val="245"/>
        </w:trPr>
        <w:tc>
          <w:tcPr>
            <w:tcW w:w="1985" w:type="dxa"/>
            <w:vMerge/>
            <w:tcBorders>
              <w:top w:val="nil"/>
              <w:bottom w:val="single" w:sz="4" w:space="0" w:color="auto"/>
            </w:tcBorders>
          </w:tcPr>
          <w:p w14:paraId="12C98CF7" w14:textId="77777777" w:rsidR="00CE1340" w:rsidRPr="006A7C5A" w:rsidRDefault="00CE1340" w:rsidP="00A8228A">
            <w:pPr>
              <w:jc w:val="center"/>
              <w:rPr>
                <w:rFonts w:ascii="Times New Roman" w:eastAsia="MS Mincho" w:hAnsi="Times New Roman"/>
                <w:b/>
                <w:bCs/>
                <w:iCs/>
                <w:spacing w:val="2"/>
                <w:sz w:val="20"/>
                <w:szCs w:val="20"/>
              </w:rPr>
            </w:pPr>
          </w:p>
        </w:tc>
        <w:tc>
          <w:tcPr>
            <w:tcW w:w="2410" w:type="dxa"/>
            <w:vMerge/>
            <w:tcBorders>
              <w:top w:val="nil"/>
              <w:bottom w:val="single" w:sz="4" w:space="0" w:color="auto"/>
            </w:tcBorders>
          </w:tcPr>
          <w:p w14:paraId="5931965A" w14:textId="77777777" w:rsidR="00CE1340" w:rsidRPr="006A7C5A" w:rsidRDefault="00CE1340" w:rsidP="00A8228A">
            <w:pPr>
              <w:jc w:val="center"/>
              <w:rPr>
                <w:rFonts w:ascii="Times New Roman" w:eastAsia="MS Mincho" w:hAnsi="Times New Roman"/>
                <w:b/>
                <w:bCs/>
                <w:iCs/>
                <w:spacing w:val="2"/>
                <w:sz w:val="20"/>
                <w:szCs w:val="20"/>
              </w:rPr>
            </w:pPr>
          </w:p>
        </w:tc>
        <w:tc>
          <w:tcPr>
            <w:tcW w:w="2351" w:type="dxa"/>
            <w:vMerge/>
            <w:tcBorders>
              <w:top w:val="nil"/>
              <w:bottom w:val="single" w:sz="4" w:space="0" w:color="auto"/>
            </w:tcBorders>
          </w:tcPr>
          <w:p w14:paraId="5E61E47E" w14:textId="77777777" w:rsidR="00CE1340" w:rsidRPr="006A7C5A" w:rsidRDefault="00CE1340" w:rsidP="00A8228A">
            <w:pPr>
              <w:jc w:val="center"/>
              <w:rPr>
                <w:rFonts w:ascii="Times New Roman" w:eastAsia="MS Mincho" w:hAnsi="Times New Roman"/>
                <w:b/>
                <w:bCs/>
                <w:iCs/>
                <w:spacing w:val="2"/>
                <w:sz w:val="20"/>
                <w:szCs w:val="20"/>
              </w:rPr>
            </w:pPr>
          </w:p>
        </w:tc>
        <w:tc>
          <w:tcPr>
            <w:tcW w:w="1139" w:type="dxa"/>
            <w:vMerge/>
            <w:tcBorders>
              <w:top w:val="nil"/>
              <w:bottom w:val="single" w:sz="4" w:space="0" w:color="auto"/>
            </w:tcBorders>
          </w:tcPr>
          <w:p w14:paraId="6C87A1E4" w14:textId="77777777" w:rsidR="00CE1340" w:rsidRPr="006A7C5A" w:rsidRDefault="00CE1340" w:rsidP="00A8228A">
            <w:pPr>
              <w:jc w:val="center"/>
              <w:rPr>
                <w:rFonts w:ascii="Times New Roman" w:eastAsia="MS Mincho" w:hAnsi="Times New Roman"/>
                <w:b/>
                <w:bCs/>
                <w:iCs/>
                <w:spacing w:val="2"/>
                <w:sz w:val="20"/>
                <w:szCs w:val="20"/>
              </w:rPr>
            </w:pPr>
          </w:p>
        </w:tc>
        <w:tc>
          <w:tcPr>
            <w:tcW w:w="1134" w:type="dxa"/>
            <w:tcBorders>
              <w:top w:val="nil"/>
              <w:bottom w:val="single" w:sz="4" w:space="0" w:color="auto"/>
            </w:tcBorders>
          </w:tcPr>
          <w:p w14:paraId="2A5AAC27" w14:textId="77777777" w:rsidR="00CE1340" w:rsidRPr="006A7C5A" w:rsidRDefault="00CE1340" w:rsidP="00A8228A">
            <w:pPr>
              <w:jc w:val="center"/>
              <w:rPr>
                <w:rFonts w:ascii="Times New Roman" w:eastAsia="MS Mincho" w:hAnsi="Times New Roman"/>
                <w:b/>
                <w:bCs/>
                <w:iCs/>
                <w:spacing w:val="2"/>
                <w:sz w:val="20"/>
                <w:szCs w:val="20"/>
              </w:rPr>
            </w:pPr>
            <w:r w:rsidRPr="006A7C5A">
              <w:rPr>
                <w:rFonts w:ascii="Times New Roman" w:eastAsia="MS Mincho" w:hAnsi="Times New Roman"/>
                <w:b/>
                <w:bCs/>
                <w:iCs/>
                <w:spacing w:val="2"/>
                <w:sz w:val="20"/>
                <w:szCs w:val="20"/>
              </w:rPr>
              <w:t>MT</w:t>
            </w:r>
          </w:p>
        </w:tc>
        <w:tc>
          <w:tcPr>
            <w:tcW w:w="1046" w:type="dxa"/>
            <w:tcBorders>
              <w:top w:val="nil"/>
              <w:bottom w:val="single" w:sz="4" w:space="0" w:color="auto"/>
            </w:tcBorders>
          </w:tcPr>
          <w:p w14:paraId="738B259D" w14:textId="77777777" w:rsidR="00CE1340" w:rsidRPr="006A7C5A" w:rsidRDefault="00CE1340" w:rsidP="00A8228A">
            <w:pPr>
              <w:jc w:val="center"/>
              <w:rPr>
                <w:rFonts w:ascii="Times New Roman" w:eastAsia="MS Mincho" w:hAnsi="Times New Roman"/>
                <w:b/>
                <w:bCs/>
                <w:iCs/>
                <w:spacing w:val="2"/>
                <w:sz w:val="20"/>
                <w:szCs w:val="20"/>
              </w:rPr>
            </w:pPr>
            <w:r w:rsidRPr="006A7C5A">
              <w:rPr>
                <w:rFonts w:ascii="Times New Roman" w:eastAsia="MS Mincho" w:hAnsi="Times New Roman"/>
                <w:b/>
                <w:bCs/>
                <w:iCs/>
                <w:spacing w:val="2"/>
                <w:sz w:val="20"/>
                <w:szCs w:val="20"/>
              </w:rPr>
              <w:t>LA1777</w:t>
            </w:r>
          </w:p>
        </w:tc>
      </w:tr>
      <w:tr w:rsidR="00CE1340" w:rsidRPr="006A7C5A" w14:paraId="1EDD0960" w14:textId="77777777" w:rsidTr="00A8228A">
        <w:tc>
          <w:tcPr>
            <w:tcW w:w="1985" w:type="dxa"/>
            <w:tcBorders>
              <w:top w:val="single" w:sz="4" w:space="0" w:color="auto"/>
            </w:tcBorders>
          </w:tcPr>
          <w:p w14:paraId="6DC2D2D6" w14:textId="77777777" w:rsidR="00CE1340" w:rsidRPr="006A7C5A" w:rsidRDefault="00CE1340" w:rsidP="00A8228A">
            <w:pPr>
              <w:jc w:val="center"/>
              <w:rPr>
                <w:rFonts w:ascii="Times New Roman" w:eastAsia="MS Mincho" w:hAnsi="Times New Roman"/>
                <w:iCs/>
                <w:spacing w:val="2"/>
                <w:sz w:val="20"/>
                <w:szCs w:val="20"/>
              </w:rPr>
            </w:pPr>
            <w:r w:rsidRPr="006A7C5A">
              <w:rPr>
                <w:rFonts w:ascii="Times New Roman" w:eastAsia="MS Mincho" w:hAnsi="Times New Roman"/>
                <w:iCs/>
                <w:spacing w:val="2"/>
                <w:sz w:val="20"/>
                <w:szCs w:val="20"/>
              </w:rPr>
              <w:t>Solyc08g005020</w:t>
            </w:r>
          </w:p>
        </w:tc>
        <w:tc>
          <w:tcPr>
            <w:tcW w:w="2410" w:type="dxa"/>
            <w:tcBorders>
              <w:top w:val="single" w:sz="4" w:space="0" w:color="auto"/>
            </w:tcBorders>
          </w:tcPr>
          <w:p w14:paraId="661F5AAB" w14:textId="77777777" w:rsidR="00CE1340" w:rsidRPr="006A7C5A" w:rsidRDefault="00CE1340" w:rsidP="00A8228A">
            <w:pPr>
              <w:rPr>
                <w:rFonts w:ascii="Times New Roman" w:eastAsia="MS Mincho" w:hAnsi="Times New Roman"/>
                <w:iCs/>
                <w:spacing w:val="2"/>
                <w:sz w:val="20"/>
                <w:szCs w:val="20"/>
              </w:rPr>
            </w:pPr>
            <w:r w:rsidRPr="006A7C5A">
              <w:rPr>
                <w:rFonts w:ascii="Times New Roman" w:hAnsi="Times New Roman"/>
                <w:sz w:val="20"/>
                <w:szCs w:val="20"/>
              </w:rPr>
              <w:t>TTTGCGTGTACCTTTTGCAG</w:t>
            </w:r>
          </w:p>
        </w:tc>
        <w:tc>
          <w:tcPr>
            <w:tcW w:w="2351" w:type="dxa"/>
            <w:tcBorders>
              <w:top w:val="single" w:sz="4" w:space="0" w:color="auto"/>
            </w:tcBorders>
          </w:tcPr>
          <w:p w14:paraId="5BE646EF" w14:textId="77777777" w:rsidR="00CE1340" w:rsidRPr="006A7C5A" w:rsidRDefault="00CE1340" w:rsidP="00A8228A">
            <w:pPr>
              <w:rPr>
                <w:rFonts w:ascii="Times New Roman" w:eastAsia="MS Mincho" w:hAnsi="Times New Roman"/>
                <w:iCs/>
                <w:spacing w:val="2"/>
                <w:sz w:val="20"/>
                <w:szCs w:val="20"/>
              </w:rPr>
            </w:pPr>
            <w:r w:rsidRPr="006A7C5A">
              <w:rPr>
                <w:rFonts w:ascii="Times New Roman" w:eastAsia="MS Mincho" w:hAnsi="Times New Roman"/>
                <w:iCs/>
                <w:spacing w:val="2"/>
                <w:sz w:val="20"/>
                <w:szCs w:val="20"/>
              </w:rPr>
              <w:t>TCCTCCTCAAAACCCTCTTCCTC</w:t>
            </w:r>
          </w:p>
        </w:tc>
        <w:tc>
          <w:tcPr>
            <w:tcW w:w="1139" w:type="dxa"/>
            <w:tcBorders>
              <w:top w:val="single" w:sz="4" w:space="0" w:color="auto"/>
            </w:tcBorders>
          </w:tcPr>
          <w:p w14:paraId="2C3C1F7C" w14:textId="77777777" w:rsidR="00CE1340" w:rsidRPr="006A7C5A" w:rsidRDefault="00CE1340" w:rsidP="00A8228A">
            <w:pPr>
              <w:jc w:val="center"/>
              <w:rPr>
                <w:rFonts w:ascii="Times New Roman" w:eastAsia="MS Mincho" w:hAnsi="Times New Roman"/>
                <w:iCs/>
                <w:spacing w:val="2"/>
                <w:sz w:val="20"/>
                <w:szCs w:val="20"/>
              </w:rPr>
            </w:pPr>
            <w:proofErr w:type="spellStart"/>
            <w:r w:rsidRPr="006A7C5A">
              <w:rPr>
                <w:rFonts w:ascii="Times New Roman" w:eastAsia="MS Mincho" w:hAnsi="Times New Roman"/>
                <w:iCs/>
                <w:spacing w:val="2"/>
                <w:sz w:val="20"/>
                <w:szCs w:val="20"/>
              </w:rPr>
              <w:t>HinfI</w:t>
            </w:r>
            <w:proofErr w:type="spellEnd"/>
          </w:p>
        </w:tc>
        <w:tc>
          <w:tcPr>
            <w:tcW w:w="1134" w:type="dxa"/>
            <w:tcBorders>
              <w:top w:val="single" w:sz="4" w:space="0" w:color="auto"/>
            </w:tcBorders>
          </w:tcPr>
          <w:p w14:paraId="199097AA" w14:textId="77777777" w:rsidR="00CE1340" w:rsidRPr="006A7C5A" w:rsidRDefault="00CE1340" w:rsidP="00A8228A">
            <w:pPr>
              <w:jc w:val="center"/>
              <w:rPr>
                <w:rFonts w:ascii="Times New Roman" w:eastAsia="MS Mincho" w:hAnsi="Times New Roman"/>
                <w:iCs/>
                <w:spacing w:val="2"/>
                <w:sz w:val="20"/>
                <w:szCs w:val="20"/>
              </w:rPr>
            </w:pPr>
            <w:r w:rsidRPr="006A7C5A">
              <w:rPr>
                <w:rFonts w:ascii="Times New Roman" w:eastAsia="MS Mincho" w:hAnsi="Times New Roman"/>
                <w:iCs/>
                <w:spacing w:val="2"/>
                <w:sz w:val="20"/>
                <w:szCs w:val="20"/>
              </w:rPr>
              <w:t>536/512/ 239</w:t>
            </w:r>
          </w:p>
        </w:tc>
        <w:tc>
          <w:tcPr>
            <w:tcW w:w="1046" w:type="dxa"/>
            <w:tcBorders>
              <w:top w:val="single" w:sz="4" w:space="0" w:color="auto"/>
            </w:tcBorders>
          </w:tcPr>
          <w:p w14:paraId="5B171066" w14:textId="77777777" w:rsidR="00CE1340" w:rsidRPr="006A7C5A" w:rsidRDefault="00CE1340" w:rsidP="00A8228A">
            <w:pPr>
              <w:jc w:val="center"/>
              <w:rPr>
                <w:rFonts w:ascii="Times New Roman" w:eastAsia="MS Mincho" w:hAnsi="Times New Roman"/>
                <w:iCs/>
                <w:spacing w:val="2"/>
                <w:sz w:val="20"/>
                <w:szCs w:val="20"/>
              </w:rPr>
            </w:pPr>
            <w:r w:rsidRPr="006A7C5A">
              <w:rPr>
                <w:rFonts w:ascii="Times New Roman" w:eastAsia="MS Mincho" w:hAnsi="Times New Roman"/>
                <w:iCs/>
                <w:spacing w:val="2"/>
                <w:sz w:val="20"/>
                <w:szCs w:val="20"/>
              </w:rPr>
              <w:t>1048/ 239</w:t>
            </w:r>
          </w:p>
        </w:tc>
      </w:tr>
      <w:tr w:rsidR="00CE1340" w:rsidRPr="006A7C5A" w14:paraId="26E36A20" w14:textId="77777777" w:rsidTr="00A8228A">
        <w:tc>
          <w:tcPr>
            <w:tcW w:w="1985" w:type="dxa"/>
          </w:tcPr>
          <w:p w14:paraId="20BD6611" w14:textId="77777777" w:rsidR="00CE1340" w:rsidRPr="006A7C5A" w:rsidRDefault="00CE1340" w:rsidP="00A8228A">
            <w:pPr>
              <w:jc w:val="center"/>
              <w:rPr>
                <w:rFonts w:ascii="Times New Roman" w:eastAsia="MS Mincho" w:hAnsi="Times New Roman"/>
                <w:iCs/>
                <w:spacing w:val="2"/>
                <w:sz w:val="20"/>
                <w:szCs w:val="20"/>
              </w:rPr>
            </w:pPr>
            <w:r w:rsidRPr="006A7C5A">
              <w:rPr>
                <w:rFonts w:ascii="Times New Roman" w:hAnsi="Times New Roman"/>
                <w:sz w:val="20"/>
                <w:szCs w:val="20"/>
              </w:rPr>
              <w:t>Solyc08g005640</w:t>
            </w:r>
          </w:p>
        </w:tc>
        <w:tc>
          <w:tcPr>
            <w:tcW w:w="2410" w:type="dxa"/>
          </w:tcPr>
          <w:p w14:paraId="1D016AE0" w14:textId="77777777" w:rsidR="00CE1340" w:rsidRPr="006A7C5A" w:rsidRDefault="00CE1340" w:rsidP="00A8228A">
            <w:pPr>
              <w:rPr>
                <w:rFonts w:ascii="Times New Roman" w:eastAsia="MS Mincho" w:hAnsi="Times New Roman"/>
                <w:iCs/>
                <w:spacing w:val="2"/>
                <w:sz w:val="20"/>
                <w:szCs w:val="20"/>
              </w:rPr>
            </w:pPr>
            <w:r w:rsidRPr="006A7C5A">
              <w:rPr>
                <w:rFonts w:ascii="Times New Roman" w:hAnsi="Times New Roman"/>
                <w:sz w:val="20"/>
                <w:szCs w:val="20"/>
              </w:rPr>
              <w:t>GTTCTCATAGTTCCCACTATGTATCC</w:t>
            </w:r>
          </w:p>
        </w:tc>
        <w:tc>
          <w:tcPr>
            <w:tcW w:w="2351" w:type="dxa"/>
          </w:tcPr>
          <w:p w14:paraId="5A6DDEE7" w14:textId="77777777" w:rsidR="00CE1340" w:rsidRPr="006A7C5A" w:rsidRDefault="00CE1340" w:rsidP="00A8228A">
            <w:pPr>
              <w:rPr>
                <w:rFonts w:ascii="Times New Roman" w:eastAsia="MS Mincho" w:hAnsi="Times New Roman"/>
                <w:iCs/>
                <w:spacing w:val="2"/>
                <w:sz w:val="20"/>
                <w:szCs w:val="20"/>
              </w:rPr>
            </w:pPr>
            <w:r w:rsidRPr="006A7C5A">
              <w:rPr>
                <w:rFonts w:ascii="Times New Roman" w:hAnsi="Times New Roman"/>
                <w:sz w:val="20"/>
                <w:szCs w:val="20"/>
              </w:rPr>
              <w:t>GACAAACTACTTTGTTGTCGGAGT</w:t>
            </w:r>
          </w:p>
        </w:tc>
        <w:tc>
          <w:tcPr>
            <w:tcW w:w="1139" w:type="dxa"/>
          </w:tcPr>
          <w:p w14:paraId="440D215B" w14:textId="77777777" w:rsidR="00CE1340" w:rsidRPr="006A7C5A" w:rsidRDefault="00CE1340" w:rsidP="00A8228A">
            <w:pPr>
              <w:jc w:val="center"/>
              <w:rPr>
                <w:rFonts w:ascii="Times New Roman" w:eastAsia="MS Mincho" w:hAnsi="Times New Roman"/>
                <w:iCs/>
                <w:spacing w:val="2"/>
                <w:sz w:val="20"/>
                <w:szCs w:val="20"/>
              </w:rPr>
            </w:pPr>
            <w:proofErr w:type="spellStart"/>
            <w:r w:rsidRPr="006A7C5A">
              <w:rPr>
                <w:rFonts w:ascii="Times New Roman" w:eastAsia="MS Mincho" w:hAnsi="Times New Roman"/>
                <w:iCs/>
                <w:spacing w:val="2"/>
                <w:sz w:val="20"/>
                <w:szCs w:val="20"/>
              </w:rPr>
              <w:t>HindIII</w:t>
            </w:r>
            <w:proofErr w:type="spellEnd"/>
          </w:p>
        </w:tc>
        <w:tc>
          <w:tcPr>
            <w:tcW w:w="1134" w:type="dxa"/>
          </w:tcPr>
          <w:p w14:paraId="46C566F1" w14:textId="77777777" w:rsidR="00CE1340" w:rsidRPr="006A7C5A" w:rsidRDefault="00CE1340" w:rsidP="00A8228A">
            <w:pPr>
              <w:jc w:val="center"/>
              <w:rPr>
                <w:rFonts w:ascii="Times New Roman" w:eastAsia="MS Mincho" w:hAnsi="Times New Roman"/>
                <w:iCs/>
                <w:spacing w:val="2"/>
                <w:sz w:val="20"/>
                <w:szCs w:val="20"/>
              </w:rPr>
            </w:pPr>
            <w:r w:rsidRPr="006A7C5A">
              <w:rPr>
                <w:rFonts w:ascii="Times New Roman" w:eastAsia="MS Mincho" w:hAnsi="Times New Roman"/>
                <w:iCs/>
                <w:spacing w:val="2"/>
                <w:sz w:val="20"/>
                <w:szCs w:val="20"/>
              </w:rPr>
              <w:t>693/155/ 322</w:t>
            </w:r>
          </w:p>
        </w:tc>
        <w:tc>
          <w:tcPr>
            <w:tcW w:w="1046" w:type="dxa"/>
          </w:tcPr>
          <w:p w14:paraId="1E0AFEF3" w14:textId="77777777" w:rsidR="00CE1340" w:rsidRPr="006A7C5A" w:rsidRDefault="00CE1340" w:rsidP="00A8228A">
            <w:pPr>
              <w:jc w:val="center"/>
              <w:rPr>
                <w:rFonts w:ascii="Times New Roman" w:eastAsia="MS Mincho" w:hAnsi="Times New Roman"/>
                <w:iCs/>
                <w:spacing w:val="2"/>
                <w:sz w:val="20"/>
                <w:szCs w:val="20"/>
              </w:rPr>
            </w:pPr>
            <w:r w:rsidRPr="006A7C5A">
              <w:rPr>
                <w:rFonts w:ascii="Times New Roman" w:eastAsia="MS Mincho" w:hAnsi="Times New Roman"/>
                <w:iCs/>
                <w:spacing w:val="2"/>
                <w:sz w:val="20"/>
                <w:szCs w:val="20"/>
              </w:rPr>
              <w:t>693/477</w:t>
            </w:r>
          </w:p>
        </w:tc>
      </w:tr>
      <w:tr w:rsidR="00CE1340" w:rsidRPr="006A7C5A" w14:paraId="79560FF0" w14:textId="77777777" w:rsidTr="00A8228A">
        <w:tc>
          <w:tcPr>
            <w:tcW w:w="1985" w:type="dxa"/>
          </w:tcPr>
          <w:p w14:paraId="7D6B09CA" w14:textId="77777777" w:rsidR="00CE1340" w:rsidRPr="006A7C5A" w:rsidRDefault="00CE1340" w:rsidP="00A8228A">
            <w:pPr>
              <w:jc w:val="center"/>
              <w:rPr>
                <w:rFonts w:ascii="Times New Roman" w:hAnsi="Times New Roman"/>
                <w:sz w:val="20"/>
                <w:szCs w:val="20"/>
              </w:rPr>
            </w:pPr>
            <w:r w:rsidRPr="006A7C5A">
              <w:rPr>
                <w:rFonts w:ascii="Times New Roman" w:hAnsi="Times New Roman"/>
                <w:sz w:val="20"/>
                <w:szCs w:val="20"/>
              </w:rPr>
              <w:t>Solyc08g006410</w:t>
            </w:r>
          </w:p>
        </w:tc>
        <w:tc>
          <w:tcPr>
            <w:tcW w:w="2410" w:type="dxa"/>
          </w:tcPr>
          <w:p w14:paraId="0E63851E" w14:textId="77777777" w:rsidR="00CE1340" w:rsidRPr="006A7C5A" w:rsidRDefault="00CE1340" w:rsidP="00A8228A">
            <w:pPr>
              <w:rPr>
                <w:rFonts w:ascii="Times New Roman" w:hAnsi="Times New Roman"/>
                <w:sz w:val="20"/>
                <w:szCs w:val="20"/>
              </w:rPr>
            </w:pPr>
            <w:r w:rsidRPr="006A7C5A">
              <w:rPr>
                <w:rFonts w:ascii="Times New Roman" w:hAnsi="Times New Roman"/>
                <w:sz w:val="20"/>
                <w:szCs w:val="20"/>
              </w:rPr>
              <w:t>GATCCATTCCTTCCTTGGGCTGTTG</w:t>
            </w:r>
          </w:p>
        </w:tc>
        <w:tc>
          <w:tcPr>
            <w:tcW w:w="2351" w:type="dxa"/>
          </w:tcPr>
          <w:p w14:paraId="1AF697C2" w14:textId="77777777" w:rsidR="00CE1340" w:rsidRPr="006A7C5A" w:rsidRDefault="00CE1340" w:rsidP="00A8228A">
            <w:pPr>
              <w:rPr>
                <w:rFonts w:ascii="Times New Roman" w:hAnsi="Times New Roman"/>
                <w:sz w:val="20"/>
                <w:szCs w:val="20"/>
              </w:rPr>
            </w:pPr>
            <w:r w:rsidRPr="006A7C5A">
              <w:rPr>
                <w:rFonts w:ascii="Times New Roman" w:hAnsi="Times New Roman"/>
                <w:sz w:val="20"/>
                <w:szCs w:val="20"/>
              </w:rPr>
              <w:t>GATGGTATTGTTGGTCCAATTGTC</w:t>
            </w:r>
          </w:p>
        </w:tc>
        <w:tc>
          <w:tcPr>
            <w:tcW w:w="1139" w:type="dxa"/>
          </w:tcPr>
          <w:p w14:paraId="0128A860" w14:textId="77777777" w:rsidR="00CE1340" w:rsidRPr="006A7C5A" w:rsidRDefault="00CE1340" w:rsidP="00A8228A">
            <w:pPr>
              <w:jc w:val="center"/>
              <w:rPr>
                <w:rFonts w:ascii="Times New Roman" w:eastAsia="MS Mincho" w:hAnsi="Times New Roman"/>
                <w:iCs/>
                <w:spacing w:val="2"/>
                <w:sz w:val="20"/>
                <w:szCs w:val="20"/>
              </w:rPr>
            </w:pPr>
            <w:proofErr w:type="spellStart"/>
            <w:r w:rsidRPr="006A7C5A">
              <w:rPr>
                <w:rFonts w:ascii="Times New Roman" w:eastAsia="MS Mincho" w:hAnsi="Times New Roman"/>
                <w:iCs/>
                <w:spacing w:val="2"/>
                <w:sz w:val="20"/>
                <w:szCs w:val="20"/>
              </w:rPr>
              <w:t>PacI</w:t>
            </w:r>
            <w:proofErr w:type="spellEnd"/>
          </w:p>
        </w:tc>
        <w:tc>
          <w:tcPr>
            <w:tcW w:w="1134" w:type="dxa"/>
          </w:tcPr>
          <w:p w14:paraId="0FD01583" w14:textId="77777777" w:rsidR="00CE1340" w:rsidRPr="006A7C5A" w:rsidRDefault="00CE1340" w:rsidP="00A8228A">
            <w:pPr>
              <w:jc w:val="center"/>
              <w:rPr>
                <w:rFonts w:ascii="Times New Roman" w:eastAsia="MS Mincho" w:hAnsi="Times New Roman"/>
                <w:iCs/>
                <w:spacing w:val="2"/>
                <w:sz w:val="20"/>
                <w:szCs w:val="20"/>
              </w:rPr>
            </w:pPr>
            <w:r w:rsidRPr="006A7C5A">
              <w:rPr>
                <w:rFonts w:ascii="Times New Roman" w:eastAsia="MS Mincho" w:hAnsi="Times New Roman"/>
                <w:iCs/>
                <w:spacing w:val="2"/>
                <w:sz w:val="20"/>
                <w:szCs w:val="20"/>
              </w:rPr>
              <w:t>605</w:t>
            </w:r>
          </w:p>
        </w:tc>
        <w:tc>
          <w:tcPr>
            <w:tcW w:w="1046" w:type="dxa"/>
          </w:tcPr>
          <w:p w14:paraId="3CD603A1" w14:textId="77777777" w:rsidR="00CE1340" w:rsidRPr="006A7C5A" w:rsidRDefault="00CE1340" w:rsidP="00A8228A">
            <w:pPr>
              <w:jc w:val="center"/>
              <w:rPr>
                <w:rFonts w:ascii="Times New Roman" w:eastAsia="MS Mincho" w:hAnsi="Times New Roman"/>
                <w:iCs/>
                <w:spacing w:val="2"/>
                <w:sz w:val="20"/>
                <w:szCs w:val="20"/>
              </w:rPr>
            </w:pPr>
            <w:r w:rsidRPr="006A7C5A">
              <w:rPr>
                <w:rFonts w:ascii="Times New Roman" w:eastAsia="MS Mincho" w:hAnsi="Times New Roman"/>
                <w:iCs/>
                <w:spacing w:val="2"/>
                <w:sz w:val="20"/>
                <w:szCs w:val="20"/>
              </w:rPr>
              <w:t>503/102</w:t>
            </w:r>
          </w:p>
        </w:tc>
      </w:tr>
      <w:tr w:rsidR="00CE1340" w:rsidRPr="006A7C5A" w14:paraId="23AE437B" w14:textId="77777777" w:rsidTr="00A8228A">
        <w:tc>
          <w:tcPr>
            <w:tcW w:w="1985" w:type="dxa"/>
          </w:tcPr>
          <w:p w14:paraId="75AE679D" w14:textId="77777777" w:rsidR="00CE1340" w:rsidRPr="006A7C5A" w:rsidRDefault="00CE1340" w:rsidP="00A8228A">
            <w:pPr>
              <w:jc w:val="center"/>
              <w:rPr>
                <w:rFonts w:ascii="Times New Roman" w:hAnsi="Times New Roman"/>
                <w:sz w:val="20"/>
                <w:szCs w:val="20"/>
              </w:rPr>
            </w:pPr>
            <w:r w:rsidRPr="006A7C5A">
              <w:rPr>
                <w:rFonts w:ascii="Times New Roman" w:eastAsia="MS Mincho" w:hAnsi="Times New Roman"/>
                <w:iCs/>
                <w:spacing w:val="2"/>
                <w:sz w:val="20"/>
                <w:szCs w:val="20"/>
              </w:rPr>
              <w:t>Solyc08g007130</w:t>
            </w:r>
          </w:p>
        </w:tc>
        <w:tc>
          <w:tcPr>
            <w:tcW w:w="2410" w:type="dxa"/>
          </w:tcPr>
          <w:p w14:paraId="3EC9F4EF" w14:textId="77777777" w:rsidR="00CE1340" w:rsidRPr="006A7C5A" w:rsidRDefault="00CE1340" w:rsidP="00A8228A">
            <w:pPr>
              <w:rPr>
                <w:rFonts w:ascii="Times New Roman" w:hAnsi="Times New Roman"/>
                <w:sz w:val="20"/>
                <w:szCs w:val="20"/>
              </w:rPr>
            </w:pPr>
            <w:r w:rsidRPr="006A7C5A">
              <w:rPr>
                <w:rFonts w:ascii="Times New Roman" w:eastAsia="MS Mincho" w:hAnsi="Times New Roman"/>
                <w:iCs/>
                <w:spacing w:val="2"/>
                <w:sz w:val="20"/>
                <w:szCs w:val="20"/>
              </w:rPr>
              <w:t>GTCCTTGTGGTGAACTAAGATATCC</w:t>
            </w:r>
          </w:p>
        </w:tc>
        <w:tc>
          <w:tcPr>
            <w:tcW w:w="2351" w:type="dxa"/>
          </w:tcPr>
          <w:p w14:paraId="64C65B40" w14:textId="77777777" w:rsidR="00CE1340" w:rsidRPr="006A7C5A" w:rsidRDefault="00CE1340" w:rsidP="00A8228A">
            <w:pPr>
              <w:rPr>
                <w:rFonts w:ascii="Times New Roman" w:hAnsi="Times New Roman"/>
                <w:sz w:val="20"/>
                <w:szCs w:val="20"/>
              </w:rPr>
            </w:pPr>
            <w:r w:rsidRPr="006A7C5A">
              <w:rPr>
                <w:rFonts w:ascii="Times New Roman" w:eastAsia="MS Mincho" w:hAnsi="Times New Roman"/>
                <w:iCs/>
                <w:spacing w:val="2"/>
                <w:sz w:val="20"/>
                <w:szCs w:val="20"/>
              </w:rPr>
              <w:t>GAATATGCCTTCTGCTGATGCTAGG</w:t>
            </w:r>
          </w:p>
        </w:tc>
        <w:tc>
          <w:tcPr>
            <w:tcW w:w="1139" w:type="dxa"/>
          </w:tcPr>
          <w:p w14:paraId="28A78BB4" w14:textId="77777777" w:rsidR="00CE1340" w:rsidRPr="006A7C5A" w:rsidRDefault="00CE1340" w:rsidP="00A8228A">
            <w:pPr>
              <w:jc w:val="center"/>
              <w:rPr>
                <w:rFonts w:ascii="Times New Roman" w:eastAsia="MS Mincho" w:hAnsi="Times New Roman"/>
                <w:iCs/>
                <w:spacing w:val="2"/>
                <w:sz w:val="20"/>
                <w:szCs w:val="20"/>
              </w:rPr>
            </w:pPr>
            <w:proofErr w:type="spellStart"/>
            <w:r w:rsidRPr="006A7C5A">
              <w:rPr>
                <w:rFonts w:ascii="Times New Roman" w:eastAsia="MS Mincho" w:hAnsi="Times New Roman"/>
                <w:iCs/>
                <w:spacing w:val="2"/>
                <w:sz w:val="20"/>
                <w:szCs w:val="20"/>
              </w:rPr>
              <w:t>BglII</w:t>
            </w:r>
            <w:proofErr w:type="spellEnd"/>
          </w:p>
        </w:tc>
        <w:tc>
          <w:tcPr>
            <w:tcW w:w="1134" w:type="dxa"/>
          </w:tcPr>
          <w:p w14:paraId="3EA74FFB" w14:textId="77777777" w:rsidR="00CE1340" w:rsidRPr="006A7C5A" w:rsidRDefault="00CE1340" w:rsidP="00A8228A">
            <w:pPr>
              <w:jc w:val="center"/>
              <w:rPr>
                <w:rFonts w:ascii="Times New Roman" w:eastAsia="MS Mincho" w:hAnsi="Times New Roman"/>
                <w:iCs/>
                <w:spacing w:val="2"/>
                <w:sz w:val="20"/>
                <w:szCs w:val="20"/>
              </w:rPr>
            </w:pPr>
            <w:r w:rsidRPr="006A7C5A">
              <w:rPr>
                <w:rFonts w:ascii="Times New Roman" w:eastAsia="MS Mincho" w:hAnsi="Times New Roman"/>
                <w:iCs/>
                <w:spacing w:val="2"/>
                <w:sz w:val="20"/>
                <w:szCs w:val="20"/>
              </w:rPr>
              <w:t>986/490</w:t>
            </w:r>
          </w:p>
        </w:tc>
        <w:tc>
          <w:tcPr>
            <w:tcW w:w="1046" w:type="dxa"/>
          </w:tcPr>
          <w:p w14:paraId="33B436FC" w14:textId="77777777" w:rsidR="00CE1340" w:rsidRPr="006A7C5A" w:rsidRDefault="00CE1340" w:rsidP="00A8228A">
            <w:pPr>
              <w:jc w:val="center"/>
              <w:rPr>
                <w:rFonts w:ascii="Times New Roman" w:eastAsia="MS Mincho" w:hAnsi="Times New Roman"/>
                <w:iCs/>
                <w:spacing w:val="2"/>
                <w:sz w:val="20"/>
                <w:szCs w:val="20"/>
              </w:rPr>
            </w:pPr>
            <w:r w:rsidRPr="006A7C5A">
              <w:rPr>
                <w:rFonts w:ascii="Times New Roman" w:eastAsia="MS Mincho" w:hAnsi="Times New Roman"/>
                <w:iCs/>
                <w:spacing w:val="2"/>
                <w:sz w:val="20"/>
                <w:szCs w:val="20"/>
              </w:rPr>
              <w:t>1478</w:t>
            </w:r>
          </w:p>
        </w:tc>
      </w:tr>
      <w:tr w:rsidR="00CE1340" w:rsidRPr="006A7C5A" w14:paraId="494C6497" w14:textId="77777777" w:rsidTr="00A8228A">
        <w:tc>
          <w:tcPr>
            <w:tcW w:w="1985" w:type="dxa"/>
          </w:tcPr>
          <w:p w14:paraId="6F5F88AB" w14:textId="77777777" w:rsidR="00CE1340" w:rsidRPr="006A7C5A" w:rsidRDefault="00CE1340" w:rsidP="00A8228A">
            <w:pPr>
              <w:jc w:val="center"/>
              <w:rPr>
                <w:rFonts w:ascii="Times New Roman" w:hAnsi="Times New Roman"/>
                <w:sz w:val="20"/>
                <w:szCs w:val="20"/>
              </w:rPr>
            </w:pPr>
            <w:r w:rsidRPr="006A7C5A">
              <w:rPr>
                <w:rFonts w:ascii="Times New Roman" w:hAnsi="Times New Roman"/>
                <w:sz w:val="20"/>
                <w:szCs w:val="20"/>
                <w:lang w:val="en-GB"/>
              </w:rPr>
              <w:t>Solyc08g065740</w:t>
            </w:r>
          </w:p>
        </w:tc>
        <w:tc>
          <w:tcPr>
            <w:tcW w:w="2410" w:type="dxa"/>
          </w:tcPr>
          <w:p w14:paraId="3F0AF0CC" w14:textId="77777777" w:rsidR="00CE1340" w:rsidRPr="006A7C5A" w:rsidRDefault="00CE1340" w:rsidP="00A8228A">
            <w:pPr>
              <w:rPr>
                <w:rFonts w:ascii="Times New Roman" w:hAnsi="Times New Roman"/>
                <w:sz w:val="20"/>
                <w:szCs w:val="20"/>
              </w:rPr>
            </w:pPr>
            <w:r w:rsidRPr="006A7C5A">
              <w:rPr>
                <w:rFonts w:ascii="Times New Roman" w:hAnsi="Times New Roman"/>
                <w:sz w:val="20"/>
                <w:szCs w:val="20"/>
                <w:lang w:val="en-GB"/>
              </w:rPr>
              <w:t>CGGTGGTCTTAAGGATGAGAAC</w:t>
            </w:r>
          </w:p>
        </w:tc>
        <w:tc>
          <w:tcPr>
            <w:tcW w:w="2351" w:type="dxa"/>
          </w:tcPr>
          <w:p w14:paraId="21C49282" w14:textId="77777777" w:rsidR="00CE1340" w:rsidRPr="006A7C5A" w:rsidRDefault="00CE1340" w:rsidP="00A8228A">
            <w:pPr>
              <w:rPr>
                <w:rFonts w:ascii="Times New Roman" w:hAnsi="Times New Roman"/>
                <w:sz w:val="20"/>
                <w:szCs w:val="20"/>
              </w:rPr>
            </w:pPr>
            <w:r w:rsidRPr="006A7C5A">
              <w:rPr>
                <w:rFonts w:ascii="Times New Roman" w:hAnsi="Times New Roman"/>
                <w:sz w:val="20"/>
                <w:szCs w:val="20"/>
                <w:lang w:val="en-GB"/>
              </w:rPr>
              <w:t>CACAACTTCAAAATAGGGTCTC</w:t>
            </w:r>
          </w:p>
        </w:tc>
        <w:tc>
          <w:tcPr>
            <w:tcW w:w="1139" w:type="dxa"/>
          </w:tcPr>
          <w:p w14:paraId="0D355B3F" w14:textId="77777777" w:rsidR="00CE1340" w:rsidRPr="006A7C5A" w:rsidRDefault="00CE1340" w:rsidP="00A8228A">
            <w:pPr>
              <w:jc w:val="center"/>
              <w:rPr>
                <w:rFonts w:ascii="Times New Roman" w:eastAsia="MS Mincho" w:hAnsi="Times New Roman"/>
                <w:iCs/>
                <w:spacing w:val="2"/>
                <w:sz w:val="20"/>
                <w:szCs w:val="20"/>
              </w:rPr>
            </w:pPr>
            <w:proofErr w:type="spellStart"/>
            <w:r w:rsidRPr="006A7C5A">
              <w:rPr>
                <w:rFonts w:ascii="Times New Roman" w:eastAsia="MS Mincho" w:hAnsi="Times New Roman"/>
                <w:iCs/>
                <w:spacing w:val="2"/>
                <w:sz w:val="20"/>
                <w:szCs w:val="20"/>
              </w:rPr>
              <w:t>BanI</w:t>
            </w:r>
            <w:proofErr w:type="spellEnd"/>
          </w:p>
        </w:tc>
        <w:tc>
          <w:tcPr>
            <w:tcW w:w="1134" w:type="dxa"/>
          </w:tcPr>
          <w:p w14:paraId="52FA4771" w14:textId="77777777" w:rsidR="00CE1340" w:rsidRPr="006A7C5A" w:rsidRDefault="00CE1340" w:rsidP="00A8228A">
            <w:pPr>
              <w:jc w:val="center"/>
              <w:rPr>
                <w:rFonts w:ascii="Times New Roman" w:eastAsia="MS Mincho" w:hAnsi="Times New Roman"/>
                <w:iCs/>
                <w:spacing w:val="2"/>
                <w:sz w:val="20"/>
                <w:szCs w:val="20"/>
              </w:rPr>
            </w:pPr>
            <w:r w:rsidRPr="006A7C5A">
              <w:rPr>
                <w:rFonts w:ascii="Times New Roman" w:eastAsia="MS Mincho" w:hAnsi="Times New Roman"/>
                <w:iCs/>
                <w:spacing w:val="2"/>
                <w:sz w:val="20"/>
                <w:szCs w:val="20"/>
              </w:rPr>
              <w:t>81/286/ 342</w:t>
            </w:r>
          </w:p>
        </w:tc>
        <w:tc>
          <w:tcPr>
            <w:tcW w:w="1046" w:type="dxa"/>
          </w:tcPr>
          <w:p w14:paraId="6693A5CC" w14:textId="77777777" w:rsidR="00CE1340" w:rsidRPr="006A7C5A" w:rsidRDefault="00CE1340" w:rsidP="00A8228A">
            <w:pPr>
              <w:jc w:val="center"/>
              <w:rPr>
                <w:rFonts w:ascii="Times New Roman" w:eastAsia="MS Mincho" w:hAnsi="Times New Roman"/>
                <w:iCs/>
                <w:spacing w:val="2"/>
                <w:sz w:val="20"/>
                <w:szCs w:val="20"/>
              </w:rPr>
            </w:pPr>
            <w:r w:rsidRPr="006A7C5A">
              <w:rPr>
                <w:rFonts w:ascii="Times New Roman" w:eastAsia="MS Mincho" w:hAnsi="Times New Roman"/>
                <w:iCs/>
                <w:spacing w:val="2"/>
                <w:sz w:val="20"/>
                <w:szCs w:val="20"/>
              </w:rPr>
              <w:t>367/342</w:t>
            </w:r>
          </w:p>
        </w:tc>
      </w:tr>
      <w:tr w:rsidR="00CE1340" w:rsidRPr="006A7C5A" w14:paraId="3AA1B07F" w14:textId="77777777" w:rsidTr="00A8228A">
        <w:tc>
          <w:tcPr>
            <w:tcW w:w="1985" w:type="dxa"/>
          </w:tcPr>
          <w:p w14:paraId="12BBDAC3" w14:textId="77777777" w:rsidR="00CE1340" w:rsidRPr="006A7C5A" w:rsidRDefault="00CE1340" w:rsidP="00A8228A">
            <w:pPr>
              <w:jc w:val="center"/>
              <w:rPr>
                <w:rFonts w:ascii="Times New Roman" w:hAnsi="Times New Roman"/>
                <w:sz w:val="20"/>
                <w:szCs w:val="20"/>
                <w:lang w:val="en-GB"/>
              </w:rPr>
            </w:pPr>
            <w:r w:rsidRPr="006A7C5A">
              <w:rPr>
                <w:rFonts w:ascii="Times New Roman" w:hAnsi="Times New Roman"/>
                <w:sz w:val="20"/>
                <w:szCs w:val="20"/>
                <w:lang w:val="en-GB"/>
              </w:rPr>
              <w:t>Solyc08g076820</w:t>
            </w:r>
          </w:p>
        </w:tc>
        <w:tc>
          <w:tcPr>
            <w:tcW w:w="2410" w:type="dxa"/>
          </w:tcPr>
          <w:p w14:paraId="4BC41F84" w14:textId="77777777" w:rsidR="00CE1340" w:rsidRPr="006A7C5A" w:rsidRDefault="00CE1340" w:rsidP="00A8228A">
            <w:pPr>
              <w:rPr>
                <w:rFonts w:ascii="Times New Roman" w:hAnsi="Times New Roman"/>
                <w:sz w:val="20"/>
                <w:szCs w:val="20"/>
                <w:lang w:val="en-GB"/>
              </w:rPr>
            </w:pPr>
            <w:r w:rsidRPr="006A7C5A">
              <w:rPr>
                <w:rFonts w:ascii="Times New Roman" w:hAnsi="Times New Roman"/>
                <w:sz w:val="20"/>
                <w:szCs w:val="20"/>
                <w:lang w:val="en-GB"/>
              </w:rPr>
              <w:t>GTACTACTACTCCCTTAGAGCAAC</w:t>
            </w:r>
          </w:p>
        </w:tc>
        <w:tc>
          <w:tcPr>
            <w:tcW w:w="2351" w:type="dxa"/>
          </w:tcPr>
          <w:p w14:paraId="3DF9D907" w14:textId="77777777" w:rsidR="00CE1340" w:rsidRPr="006A7C5A" w:rsidRDefault="00CE1340" w:rsidP="00A8228A">
            <w:pPr>
              <w:rPr>
                <w:rFonts w:ascii="Times New Roman" w:hAnsi="Times New Roman"/>
                <w:sz w:val="20"/>
                <w:szCs w:val="20"/>
                <w:lang w:val="en-GB"/>
              </w:rPr>
            </w:pPr>
            <w:r w:rsidRPr="006A7C5A">
              <w:rPr>
                <w:rFonts w:ascii="Times New Roman" w:hAnsi="Times New Roman"/>
                <w:sz w:val="20"/>
                <w:szCs w:val="20"/>
                <w:lang w:val="en-GB"/>
              </w:rPr>
              <w:t>GTATGCACTAGGGCTCATAATTCG</w:t>
            </w:r>
          </w:p>
        </w:tc>
        <w:tc>
          <w:tcPr>
            <w:tcW w:w="1139" w:type="dxa"/>
          </w:tcPr>
          <w:p w14:paraId="3507C5B9" w14:textId="77777777" w:rsidR="00CE1340" w:rsidRPr="006A7C5A" w:rsidRDefault="00CE1340" w:rsidP="00A8228A">
            <w:pPr>
              <w:jc w:val="center"/>
              <w:rPr>
                <w:rFonts w:ascii="Times New Roman" w:eastAsia="MS Mincho" w:hAnsi="Times New Roman"/>
                <w:iCs/>
                <w:spacing w:val="2"/>
                <w:sz w:val="20"/>
                <w:szCs w:val="20"/>
              </w:rPr>
            </w:pPr>
            <w:proofErr w:type="spellStart"/>
            <w:r w:rsidRPr="006A7C5A">
              <w:rPr>
                <w:rFonts w:ascii="Times New Roman" w:eastAsia="MS Mincho" w:hAnsi="Times New Roman"/>
                <w:iCs/>
                <w:spacing w:val="2"/>
                <w:sz w:val="20"/>
                <w:szCs w:val="20"/>
              </w:rPr>
              <w:t>BspDI</w:t>
            </w:r>
            <w:proofErr w:type="spellEnd"/>
          </w:p>
        </w:tc>
        <w:tc>
          <w:tcPr>
            <w:tcW w:w="1134" w:type="dxa"/>
          </w:tcPr>
          <w:p w14:paraId="06391E6E" w14:textId="77777777" w:rsidR="00CE1340" w:rsidRPr="006A7C5A" w:rsidRDefault="00CE1340" w:rsidP="00A8228A">
            <w:pPr>
              <w:jc w:val="center"/>
              <w:rPr>
                <w:rFonts w:ascii="Times New Roman" w:eastAsia="MS Mincho" w:hAnsi="Times New Roman"/>
                <w:iCs/>
                <w:spacing w:val="2"/>
                <w:sz w:val="20"/>
                <w:szCs w:val="20"/>
              </w:rPr>
            </w:pPr>
            <w:r w:rsidRPr="006A7C5A">
              <w:rPr>
                <w:rFonts w:ascii="Times New Roman" w:eastAsia="MS Mincho" w:hAnsi="Times New Roman"/>
                <w:iCs/>
                <w:spacing w:val="2"/>
                <w:sz w:val="20"/>
                <w:szCs w:val="20"/>
              </w:rPr>
              <w:t>536/125</w:t>
            </w:r>
          </w:p>
        </w:tc>
        <w:tc>
          <w:tcPr>
            <w:tcW w:w="1046" w:type="dxa"/>
          </w:tcPr>
          <w:p w14:paraId="58511BBB" w14:textId="77777777" w:rsidR="00CE1340" w:rsidRPr="006A7C5A" w:rsidRDefault="00CE1340" w:rsidP="00A8228A">
            <w:pPr>
              <w:jc w:val="center"/>
              <w:rPr>
                <w:rFonts w:ascii="Times New Roman" w:eastAsia="MS Mincho" w:hAnsi="Times New Roman"/>
                <w:iCs/>
                <w:spacing w:val="2"/>
                <w:sz w:val="20"/>
                <w:szCs w:val="20"/>
              </w:rPr>
            </w:pPr>
            <w:r w:rsidRPr="006A7C5A">
              <w:rPr>
                <w:rFonts w:ascii="Times New Roman" w:eastAsia="MS Mincho" w:hAnsi="Times New Roman"/>
                <w:iCs/>
                <w:spacing w:val="2"/>
                <w:sz w:val="20"/>
                <w:szCs w:val="20"/>
              </w:rPr>
              <w:t>661</w:t>
            </w:r>
          </w:p>
        </w:tc>
      </w:tr>
      <w:tr w:rsidR="00CE1340" w:rsidRPr="006A7C5A" w14:paraId="421ADA9B" w14:textId="77777777" w:rsidTr="00A8228A">
        <w:tc>
          <w:tcPr>
            <w:tcW w:w="1985" w:type="dxa"/>
          </w:tcPr>
          <w:p w14:paraId="67FCD0A0" w14:textId="77777777" w:rsidR="00CE1340" w:rsidRPr="006A7C5A" w:rsidRDefault="00CE1340" w:rsidP="00A8228A">
            <w:pPr>
              <w:jc w:val="center"/>
              <w:rPr>
                <w:rFonts w:ascii="Times New Roman" w:hAnsi="Times New Roman"/>
                <w:sz w:val="20"/>
                <w:szCs w:val="20"/>
                <w:lang w:val="en-GB"/>
              </w:rPr>
            </w:pPr>
            <w:r w:rsidRPr="006A7C5A">
              <w:rPr>
                <w:rFonts w:ascii="Times New Roman" w:hAnsi="Times New Roman"/>
                <w:sz w:val="20"/>
                <w:szCs w:val="20"/>
                <w:lang w:val="en-GB"/>
              </w:rPr>
              <w:t>Solyc08g083230</w:t>
            </w:r>
          </w:p>
        </w:tc>
        <w:tc>
          <w:tcPr>
            <w:tcW w:w="2410" w:type="dxa"/>
          </w:tcPr>
          <w:p w14:paraId="68DC77D1" w14:textId="77777777" w:rsidR="00CE1340" w:rsidRPr="006A7C5A" w:rsidRDefault="00CE1340" w:rsidP="00A8228A">
            <w:pPr>
              <w:rPr>
                <w:rFonts w:ascii="Times New Roman" w:hAnsi="Times New Roman"/>
                <w:sz w:val="20"/>
                <w:szCs w:val="20"/>
                <w:lang w:val="en-GB"/>
              </w:rPr>
            </w:pPr>
            <w:r w:rsidRPr="006A7C5A">
              <w:rPr>
                <w:rFonts w:ascii="Times New Roman" w:hAnsi="Times New Roman"/>
                <w:sz w:val="20"/>
                <w:szCs w:val="20"/>
                <w:lang w:val="en-GB"/>
              </w:rPr>
              <w:t>GATGTGGGTTGTTTTGCAGGA</w:t>
            </w:r>
          </w:p>
        </w:tc>
        <w:tc>
          <w:tcPr>
            <w:tcW w:w="2351" w:type="dxa"/>
          </w:tcPr>
          <w:p w14:paraId="6CED8A21" w14:textId="77777777" w:rsidR="00CE1340" w:rsidRPr="006A7C5A" w:rsidRDefault="00CE1340" w:rsidP="00A8228A">
            <w:pPr>
              <w:rPr>
                <w:rFonts w:ascii="Times New Roman" w:hAnsi="Times New Roman"/>
                <w:sz w:val="20"/>
                <w:szCs w:val="20"/>
              </w:rPr>
            </w:pPr>
            <w:r w:rsidRPr="006A7C5A">
              <w:rPr>
                <w:rFonts w:ascii="Times New Roman" w:hAnsi="Times New Roman"/>
                <w:sz w:val="20"/>
                <w:szCs w:val="20"/>
              </w:rPr>
              <w:t>CCAGACATGGAAAGTGTTAGCGA</w:t>
            </w:r>
          </w:p>
        </w:tc>
        <w:tc>
          <w:tcPr>
            <w:tcW w:w="1139" w:type="dxa"/>
          </w:tcPr>
          <w:p w14:paraId="6FD901D5" w14:textId="77777777" w:rsidR="00CE1340" w:rsidRPr="006A7C5A" w:rsidRDefault="00CE1340" w:rsidP="00A8228A">
            <w:pPr>
              <w:jc w:val="center"/>
              <w:rPr>
                <w:rFonts w:ascii="Times New Roman" w:eastAsia="MS Mincho" w:hAnsi="Times New Roman"/>
                <w:iCs/>
                <w:spacing w:val="2"/>
                <w:sz w:val="20"/>
                <w:szCs w:val="20"/>
              </w:rPr>
            </w:pPr>
            <w:proofErr w:type="spellStart"/>
            <w:r w:rsidRPr="006A7C5A">
              <w:rPr>
                <w:rFonts w:ascii="Times New Roman" w:eastAsia="MS Mincho" w:hAnsi="Times New Roman"/>
                <w:iCs/>
                <w:spacing w:val="2"/>
                <w:sz w:val="20"/>
                <w:szCs w:val="20"/>
              </w:rPr>
              <w:t>TaqI</w:t>
            </w:r>
            <w:proofErr w:type="spellEnd"/>
          </w:p>
        </w:tc>
        <w:tc>
          <w:tcPr>
            <w:tcW w:w="1134" w:type="dxa"/>
          </w:tcPr>
          <w:p w14:paraId="73282D4E" w14:textId="77777777" w:rsidR="00CE1340" w:rsidRPr="006A7C5A" w:rsidRDefault="00CE1340" w:rsidP="00A8228A">
            <w:pPr>
              <w:jc w:val="center"/>
              <w:rPr>
                <w:rFonts w:ascii="Times New Roman" w:eastAsia="MS Mincho" w:hAnsi="Times New Roman"/>
                <w:iCs/>
                <w:spacing w:val="2"/>
                <w:sz w:val="20"/>
                <w:szCs w:val="20"/>
              </w:rPr>
            </w:pPr>
            <w:r w:rsidRPr="006A7C5A">
              <w:rPr>
                <w:rFonts w:ascii="Times New Roman" w:eastAsia="MS Mincho" w:hAnsi="Times New Roman"/>
                <w:iCs/>
                <w:spacing w:val="2"/>
                <w:sz w:val="20"/>
                <w:szCs w:val="20"/>
              </w:rPr>
              <w:t>618/179/ 106</w:t>
            </w:r>
          </w:p>
        </w:tc>
        <w:tc>
          <w:tcPr>
            <w:tcW w:w="1046" w:type="dxa"/>
          </w:tcPr>
          <w:p w14:paraId="675EFCF3" w14:textId="77777777" w:rsidR="00CE1340" w:rsidRPr="006A7C5A" w:rsidRDefault="00CE1340" w:rsidP="00A8228A">
            <w:pPr>
              <w:jc w:val="center"/>
              <w:rPr>
                <w:rFonts w:ascii="Times New Roman" w:eastAsia="MS Mincho" w:hAnsi="Times New Roman"/>
                <w:iCs/>
                <w:spacing w:val="2"/>
                <w:sz w:val="20"/>
                <w:szCs w:val="20"/>
              </w:rPr>
            </w:pPr>
            <w:r w:rsidRPr="006A7C5A">
              <w:rPr>
                <w:rFonts w:ascii="Times New Roman" w:eastAsia="MS Mincho" w:hAnsi="Times New Roman"/>
                <w:iCs/>
                <w:spacing w:val="2"/>
                <w:sz w:val="20"/>
                <w:szCs w:val="20"/>
              </w:rPr>
              <w:t>797/106</w:t>
            </w:r>
          </w:p>
        </w:tc>
      </w:tr>
    </w:tbl>
    <w:p w14:paraId="1B414E78" w14:textId="77777777" w:rsidR="00CE1340" w:rsidRPr="006A7C5A" w:rsidRDefault="00CE1340" w:rsidP="00CE1340">
      <w:pPr>
        <w:rPr>
          <w:rFonts w:ascii="Times New Roman" w:eastAsia="MS Mincho" w:hAnsi="Times New Roman"/>
          <w:iCs/>
          <w:spacing w:val="2"/>
          <w:sz w:val="20"/>
          <w:szCs w:val="20"/>
        </w:rPr>
      </w:pPr>
      <w:r w:rsidRPr="006A7C5A">
        <w:rPr>
          <w:rFonts w:ascii="Times New Roman" w:eastAsia="MS Mincho" w:hAnsi="Times New Roman"/>
          <w:iCs/>
          <w:spacing w:val="2"/>
          <w:sz w:val="20"/>
          <w:szCs w:val="20"/>
        </w:rPr>
        <w:t>Locus according to Sol Genomics Network database (</w:t>
      </w:r>
      <w:hyperlink r:id="rId8" w:history="1">
        <w:r w:rsidRPr="006A7C5A">
          <w:rPr>
            <w:rStyle w:val="Hyperlink"/>
            <w:rFonts w:ascii="Times New Roman" w:eastAsia="MS Mincho" w:hAnsi="Times New Roman"/>
            <w:iCs/>
            <w:spacing w:val="2"/>
            <w:sz w:val="20"/>
            <w:szCs w:val="20"/>
          </w:rPr>
          <w:t>http://solgenomics.net/</w:t>
        </w:r>
      </w:hyperlink>
      <w:r w:rsidRPr="006A7C5A">
        <w:rPr>
          <w:rFonts w:ascii="Times New Roman" w:eastAsia="MS Mincho" w:hAnsi="Times New Roman"/>
          <w:iCs/>
          <w:spacing w:val="2"/>
          <w:sz w:val="20"/>
          <w:szCs w:val="20"/>
        </w:rPr>
        <w:t xml:space="preserve">). </w:t>
      </w:r>
    </w:p>
    <w:p w14:paraId="023A0CB9" w14:textId="371D0C2D" w:rsidR="00CE1340" w:rsidRPr="006A7C5A" w:rsidRDefault="00CE1340" w:rsidP="00FE3A77">
      <w:pPr>
        <w:spacing w:after="0" w:line="240" w:lineRule="auto"/>
        <w:jc w:val="center"/>
        <w:rPr>
          <w:rFonts w:ascii="Times New Roman" w:eastAsia="Times New Roman" w:hAnsi="Times New Roman"/>
          <w:bCs/>
          <w:color w:val="333333"/>
          <w:spacing w:val="2"/>
          <w:sz w:val="20"/>
          <w:szCs w:val="20"/>
          <w:shd w:val="clear" w:color="auto" w:fill="FCFCFC"/>
        </w:rPr>
      </w:pPr>
    </w:p>
    <w:p w14:paraId="7068FCCD" w14:textId="5A5D0A10" w:rsidR="00CE1340" w:rsidRPr="006A7C5A" w:rsidRDefault="00CE1340" w:rsidP="00FE3A77">
      <w:pPr>
        <w:spacing w:after="0" w:line="240" w:lineRule="auto"/>
        <w:jc w:val="center"/>
        <w:rPr>
          <w:rFonts w:ascii="Times New Roman" w:eastAsia="Times New Roman" w:hAnsi="Times New Roman"/>
          <w:bCs/>
          <w:color w:val="333333"/>
          <w:spacing w:val="2"/>
          <w:sz w:val="20"/>
          <w:szCs w:val="20"/>
          <w:shd w:val="clear" w:color="auto" w:fill="FCFCFC"/>
        </w:rPr>
      </w:pPr>
    </w:p>
    <w:p w14:paraId="1E9F571E" w14:textId="77777777" w:rsidR="00CE1340" w:rsidRPr="006A7C5A" w:rsidRDefault="00CE1340" w:rsidP="00CE1340">
      <w:pPr>
        <w:rPr>
          <w:rFonts w:ascii="Times New Roman" w:eastAsia="MS Mincho" w:hAnsi="Times New Roman"/>
          <w:iCs/>
          <w:spacing w:val="2"/>
          <w:sz w:val="20"/>
          <w:szCs w:val="20"/>
        </w:rPr>
      </w:pPr>
      <w:r w:rsidRPr="006A7C5A">
        <w:rPr>
          <w:rFonts w:ascii="Times New Roman" w:eastAsia="MS Mincho" w:hAnsi="Times New Roman"/>
          <w:b/>
          <w:bCs/>
          <w:iCs/>
          <w:spacing w:val="2"/>
          <w:sz w:val="20"/>
          <w:szCs w:val="20"/>
        </w:rPr>
        <w:t xml:space="preserve">Table S2. </w:t>
      </w:r>
      <w:r w:rsidRPr="006A7C5A">
        <w:rPr>
          <w:rFonts w:ascii="Times New Roman" w:eastAsia="MS Mincho" w:hAnsi="Times New Roman"/>
          <w:iCs/>
          <w:spacing w:val="2"/>
          <w:sz w:val="20"/>
          <w:szCs w:val="20"/>
        </w:rPr>
        <w:t xml:space="preserve">Oligonucleotide sequence used for quantitative PCR analyses.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7"/>
        <w:gridCol w:w="3772"/>
        <w:gridCol w:w="2196"/>
        <w:gridCol w:w="2397"/>
      </w:tblGrid>
      <w:tr w:rsidR="00CE1340" w:rsidRPr="006A7C5A" w14:paraId="5243AF40" w14:textId="77777777" w:rsidTr="00A8228A">
        <w:tc>
          <w:tcPr>
            <w:tcW w:w="1257" w:type="dxa"/>
            <w:tcBorders>
              <w:top w:val="single" w:sz="4" w:space="0" w:color="auto"/>
              <w:bottom w:val="single" w:sz="4" w:space="0" w:color="auto"/>
            </w:tcBorders>
          </w:tcPr>
          <w:p w14:paraId="61DDDDDB" w14:textId="77777777" w:rsidR="00CE1340" w:rsidRPr="006A7C5A" w:rsidRDefault="00CE1340" w:rsidP="00A8228A">
            <w:pPr>
              <w:jc w:val="center"/>
              <w:rPr>
                <w:rFonts w:ascii="Times New Roman" w:eastAsia="MS Mincho" w:hAnsi="Times New Roman"/>
                <w:b/>
                <w:bCs/>
                <w:iCs/>
                <w:spacing w:val="2"/>
                <w:sz w:val="20"/>
                <w:szCs w:val="20"/>
              </w:rPr>
            </w:pPr>
            <w:r w:rsidRPr="006A7C5A">
              <w:rPr>
                <w:rFonts w:ascii="Times New Roman" w:eastAsia="MS Mincho" w:hAnsi="Times New Roman"/>
                <w:b/>
                <w:bCs/>
                <w:iCs/>
                <w:spacing w:val="2"/>
                <w:sz w:val="20"/>
                <w:szCs w:val="20"/>
              </w:rPr>
              <w:t>Primer name</w:t>
            </w:r>
          </w:p>
        </w:tc>
        <w:tc>
          <w:tcPr>
            <w:tcW w:w="3772" w:type="dxa"/>
            <w:tcBorders>
              <w:top w:val="single" w:sz="4" w:space="0" w:color="auto"/>
              <w:bottom w:val="single" w:sz="4" w:space="0" w:color="auto"/>
            </w:tcBorders>
          </w:tcPr>
          <w:p w14:paraId="17951119" w14:textId="77777777" w:rsidR="00CE1340" w:rsidRPr="006A7C5A" w:rsidRDefault="00CE1340" w:rsidP="00A8228A">
            <w:pPr>
              <w:jc w:val="center"/>
              <w:rPr>
                <w:rFonts w:ascii="Times New Roman" w:eastAsia="MS Mincho" w:hAnsi="Times New Roman"/>
                <w:b/>
                <w:bCs/>
                <w:iCs/>
                <w:spacing w:val="2"/>
                <w:sz w:val="20"/>
                <w:szCs w:val="20"/>
              </w:rPr>
            </w:pPr>
            <w:r w:rsidRPr="006A7C5A">
              <w:rPr>
                <w:rFonts w:ascii="Times New Roman" w:eastAsia="MS Mincho" w:hAnsi="Times New Roman"/>
                <w:b/>
                <w:bCs/>
                <w:iCs/>
                <w:spacing w:val="2"/>
                <w:sz w:val="20"/>
                <w:szCs w:val="20"/>
              </w:rPr>
              <w:t>Sequence</w:t>
            </w:r>
          </w:p>
        </w:tc>
        <w:tc>
          <w:tcPr>
            <w:tcW w:w="2196" w:type="dxa"/>
            <w:tcBorders>
              <w:top w:val="single" w:sz="4" w:space="0" w:color="auto"/>
              <w:bottom w:val="single" w:sz="4" w:space="0" w:color="auto"/>
            </w:tcBorders>
          </w:tcPr>
          <w:p w14:paraId="4CBDAD32" w14:textId="77777777" w:rsidR="00CE1340" w:rsidRPr="006A7C5A" w:rsidRDefault="00CE1340" w:rsidP="00A8228A">
            <w:pPr>
              <w:jc w:val="center"/>
              <w:rPr>
                <w:rFonts w:ascii="Times New Roman" w:eastAsia="MS Mincho" w:hAnsi="Times New Roman"/>
                <w:b/>
                <w:bCs/>
                <w:iCs/>
                <w:spacing w:val="2"/>
                <w:sz w:val="20"/>
                <w:szCs w:val="20"/>
              </w:rPr>
            </w:pPr>
            <w:r w:rsidRPr="006A7C5A">
              <w:rPr>
                <w:rFonts w:ascii="Times New Roman" w:eastAsia="MS Mincho" w:hAnsi="Times New Roman"/>
                <w:b/>
                <w:bCs/>
                <w:iCs/>
                <w:spacing w:val="2"/>
                <w:sz w:val="20"/>
                <w:szCs w:val="20"/>
              </w:rPr>
              <w:t>Gene symbol</w:t>
            </w:r>
          </w:p>
        </w:tc>
        <w:tc>
          <w:tcPr>
            <w:tcW w:w="2397" w:type="dxa"/>
            <w:tcBorders>
              <w:top w:val="single" w:sz="4" w:space="0" w:color="auto"/>
              <w:bottom w:val="single" w:sz="4" w:space="0" w:color="auto"/>
            </w:tcBorders>
          </w:tcPr>
          <w:p w14:paraId="23AA2B16" w14:textId="77777777" w:rsidR="00CE1340" w:rsidRPr="006A7C5A" w:rsidRDefault="00CE1340" w:rsidP="00A8228A">
            <w:pPr>
              <w:jc w:val="center"/>
              <w:rPr>
                <w:rFonts w:ascii="Times New Roman" w:eastAsia="MS Mincho" w:hAnsi="Times New Roman"/>
                <w:b/>
                <w:bCs/>
                <w:iCs/>
                <w:spacing w:val="2"/>
                <w:sz w:val="20"/>
                <w:szCs w:val="20"/>
              </w:rPr>
            </w:pPr>
            <w:r w:rsidRPr="006A7C5A">
              <w:rPr>
                <w:rFonts w:ascii="Times New Roman" w:eastAsia="MS Mincho" w:hAnsi="Times New Roman"/>
                <w:b/>
                <w:bCs/>
                <w:iCs/>
                <w:spacing w:val="2"/>
                <w:sz w:val="20"/>
                <w:szCs w:val="20"/>
              </w:rPr>
              <w:t>References</w:t>
            </w:r>
          </w:p>
        </w:tc>
      </w:tr>
      <w:tr w:rsidR="00CE1340" w:rsidRPr="006A7C5A" w14:paraId="35605524" w14:textId="77777777" w:rsidTr="00A8228A">
        <w:trPr>
          <w:trHeight w:val="245"/>
        </w:trPr>
        <w:tc>
          <w:tcPr>
            <w:tcW w:w="1257" w:type="dxa"/>
            <w:tcBorders>
              <w:top w:val="single" w:sz="4" w:space="0" w:color="auto"/>
            </w:tcBorders>
          </w:tcPr>
          <w:p w14:paraId="09A7164D" w14:textId="77777777" w:rsidR="00CE1340" w:rsidRPr="006A7C5A" w:rsidRDefault="00CE1340" w:rsidP="00A8228A">
            <w:pPr>
              <w:jc w:val="center"/>
              <w:rPr>
                <w:rFonts w:ascii="Times New Roman" w:eastAsia="MS Mincho" w:hAnsi="Times New Roman"/>
                <w:iCs/>
                <w:spacing w:val="2"/>
                <w:sz w:val="20"/>
                <w:szCs w:val="20"/>
              </w:rPr>
            </w:pPr>
            <w:r w:rsidRPr="006A7C5A">
              <w:rPr>
                <w:rFonts w:ascii="Times New Roman" w:eastAsia="MS Mincho" w:hAnsi="Times New Roman"/>
                <w:iCs/>
                <w:spacing w:val="2"/>
                <w:sz w:val="20"/>
                <w:szCs w:val="20"/>
              </w:rPr>
              <w:t>SBS_QF</w:t>
            </w:r>
          </w:p>
        </w:tc>
        <w:tc>
          <w:tcPr>
            <w:tcW w:w="3772" w:type="dxa"/>
            <w:tcBorders>
              <w:top w:val="single" w:sz="4" w:space="0" w:color="auto"/>
            </w:tcBorders>
          </w:tcPr>
          <w:p w14:paraId="6A0F3899" w14:textId="77777777" w:rsidR="00CE1340" w:rsidRPr="006A7C5A" w:rsidRDefault="00CE1340" w:rsidP="00A8228A">
            <w:pPr>
              <w:jc w:val="center"/>
              <w:rPr>
                <w:rFonts w:ascii="Times New Roman" w:eastAsia="MS Mincho" w:hAnsi="Times New Roman"/>
                <w:iCs/>
                <w:spacing w:val="2"/>
                <w:sz w:val="20"/>
                <w:szCs w:val="20"/>
              </w:rPr>
            </w:pPr>
            <w:r w:rsidRPr="006A7C5A">
              <w:rPr>
                <w:rFonts w:ascii="Times New Roman" w:eastAsia="MS Mincho" w:hAnsi="Times New Roman"/>
                <w:iCs/>
                <w:spacing w:val="2"/>
                <w:sz w:val="20"/>
                <w:szCs w:val="20"/>
              </w:rPr>
              <w:t>GCATTACAGAATGAGTTCGAGG</w:t>
            </w:r>
          </w:p>
        </w:tc>
        <w:tc>
          <w:tcPr>
            <w:tcW w:w="2196" w:type="dxa"/>
            <w:vMerge w:val="restart"/>
            <w:tcBorders>
              <w:top w:val="single" w:sz="4" w:space="0" w:color="auto"/>
            </w:tcBorders>
          </w:tcPr>
          <w:p w14:paraId="64FB415D" w14:textId="77777777" w:rsidR="00CE1340" w:rsidRPr="006A7C5A" w:rsidRDefault="00CE1340" w:rsidP="00A8228A">
            <w:pPr>
              <w:jc w:val="center"/>
              <w:rPr>
                <w:rFonts w:ascii="Times New Roman" w:eastAsia="MS Mincho" w:hAnsi="Times New Roman"/>
                <w:iCs/>
                <w:spacing w:val="2"/>
                <w:sz w:val="20"/>
                <w:szCs w:val="20"/>
              </w:rPr>
            </w:pPr>
            <w:r w:rsidRPr="006A7C5A">
              <w:rPr>
                <w:rFonts w:ascii="Times New Roman" w:hAnsi="Times New Roman"/>
                <w:color w:val="000000"/>
                <w:sz w:val="20"/>
                <w:szCs w:val="20"/>
                <w:shd w:val="clear" w:color="auto" w:fill="FFFFFF"/>
              </w:rPr>
              <w:t>LOC101250138</w:t>
            </w:r>
          </w:p>
        </w:tc>
        <w:tc>
          <w:tcPr>
            <w:tcW w:w="2397" w:type="dxa"/>
            <w:vMerge w:val="restart"/>
            <w:tcBorders>
              <w:top w:val="single" w:sz="4" w:space="0" w:color="auto"/>
            </w:tcBorders>
          </w:tcPr>
          <w:p w14:paraId="16076953" w14:textId="77777777" w:rsidR="00CE1340" w:rsidRPr="006A7C5A" w:rsidRDefault="00CE1340" w:rsidP="00A8228A">
            <w:pPr>
              <w:jc w:val="center"/>
              <w:rPr>
                <w:rFonts w:ascii="Times New Roman" w:eastAsia="MS Mincho" w:hAnsi="Times New Roman"/>
                <w:iCs/>
                <w:spacing w:val="2"/>
                <w:sz w:val="20"/>
                <w:szCs w:val="20"/>
              </w:rPr>
            </w:pPr>
            <w:r w:rsidRPr="006A7C5A">
              <w:rPr>
                <w:rFonts w:ascii="Times New Roman" w:eastAsia="MS Mincho" w:hAnsi="Times New Roman"/>
                <w:iCs/>
                <w:spacing w:val="2"/>
                <w:sz w:val="20"/>
                <w:szCs w:val="20"/>
              </w:rPr>
              <w:t>-</w:t>
            </w:r>
          </w:p>
        </w:tc>
      </w:tr>
      <w:tr w:rsidR="00CE1340" w:rsidRPr="006A7C5A" w14:paraId="75F9136E" w14:textId="77777777" w:rsidTr="00A8228A">
        <w:trPr>
          <w:trHeight w:val="245"/>
        </w:trPr>
        <w:tc>
          <w:tcPr>
            <w:tcW w:w="1257" w:type="dxa"/>
          </w:tcPr>
          <w:p w14:paraId="4BAF2490" w14:textId="77777777" w:rsidR="00CE1340" w:rsidRPr="006A7C5A" w:rsidRDefault="00CE1340" w:rsidP="00A8228A">
            <w:pPr>
              <w:jc w:val="center"/>
              <w:rPr>
                <w:rFonts w:ascii="Times New Roman" w:eastAsia="MS Mincho" w:hAnsi="Times New Roman"/>
                <w:iCs/>
                <w:spacing w:val="2"/>
                <w:sz w:val="20"/>
                <w:szCs w:val="20"/>
              </w:rPr>
            </w:pPr>
            <w:r w:rsidRPr="006A7C5A">
              <w:rPr>
                <w:rFonts w:ascii="Times New Roman" w:eastAsia="MS Mincho" w:hAnsi="Times New Roman"/>
                <w:iCs/>
                <w:spacing w:val="2"/>
                <w:sz w:val="20"/>
                <w:szCs w:val="20"/>
              </w:rPr>
              <w:t>SBS_QR</w:t>
            </w:r>
          </w:p>
        </w:tc>
        <w:tc>
          <w:tcPr>
            <w:tcW w:w="3772" w:type="dxa"/>
          </w:tcPr>
          <w:p w14:paraId="191A8407" w14:textId="77777777" w:rsidR="00CE1340" w:rsidRPr="006A7C5A" w:rsidRDefault="00CE1340" w:rsidP="00A8228A">
            <w:pPr>
              <w:jc w:val="center"/>
              <w:rPr>
                <w:rFonts w:ascii="Times New Roman" w:eastAsia="MS Mincho" w:hAnsi="Times New Roman"/>
                <w:iCs/>
                <w:spacing w:val="2"/>
                <w:sz w:val="20"/>
                <w:szCs w:val="20"/>
              </w:rPr>
            </w:pPr>
            <w:r w:rsidRPr="006A7C5A">
              <w:rPr>
                <w:rFonts w:ascii="Times New Roman" w:eastAsia="MS Mincho" w:hAnsi="Times New Roman"/>
                <w:iCs/>
                <w:spacing w:val="2"/>
                <w:sz w:val="20"/>
                <w:szCs w:val="20"/>
              </w:rPr>
              <w:t>CTGATGGTAAATCAAGGCAGC</w:t>
            </w:r>
          </w:p>
        </w:tc>
        <w:tc>
          <w:tcPr>
            <w:tcW w:w="2196" w:type="dxa"/>
            <w:vMerge/>
          </w:tcPr>
          <w:p w14:paraId="2947C09C" w14:textId="77777777" w:rsidR="00CE1340" w:rsidRPr="006A7C5A" w:rsidRDefault="00CE1340" w:rsidP="00A8228A">
            <w:pPr>
              <w:jc w:val="center"/>
              <w:rPr>
                <w:rFonts w:ascii="Times New Roman" w:eastAsia="MS Mincho" w:hAnsi="Times New Roman"/>
                <w:iCs/>
                <w:spacing w:val="2"/>
                <w:sz w:val="20"/>
                <w:szCs w:val="20"/>
              </w:rPr>
            </w:pPr>
          </w:p>
        </w:tc>
        <w:tc>
          <w:tcPr>
            <w:tcW w:w="2397" w:type="dxa"/>
            <w:vMerge/>
          </w:tcPr>
          <w:p w14:paraId="40B4DFC3" w14:textId="77777777" w:rsidR="00CE1340" w:rsidRPr="006A7C5A" w:rsidRDefault="00CE1340" w:rsidP="00A8228A">
            <w:pPr>
              <w:jc w:val="center"/>
              <w:rPr>
                <w:rFonts w:ascii="Times New Roman" w:eastAsia="MS Mincho" w:hAnsi="Times New Roman"/>
                <w:iCs/>
                <w:spacing w:val="2"/>
                <w:sz w:val="20"/>
                <w:szCs w:val="20"/>
              </w:rPr>
            </w:pPr>
          </w:p>
        </w:tc>
      </w:tr>
      <w:tr w:rsidR="00CE1340" w:rsidRPr="006A7C5A" w14:paraId="1879CA1B" w14:textId="77777777" w:rsidTr="00A8228A">
        <w:trPr>
          <w:trHeight w:val="245"/>
        </w:trPr>
        <w:tc>
          <w:tcPr>
            <w:tcW w:w="1257" w:type="dxa"/>
          </w:tcPr>
          <w:p w14:paraId="6F6B49C3" w14:textId="77777777" w:rsidR="00CE1340" w:rsidRPr="006A7C5A" w:rsidRDefault="00CE1340" w:rsidP="00A8228A">
            <w:pPr>
              <w:jc w:val="center"/>
              <w:rPr>
                <w:rFonts w:ascii="Times New Roman" w:eastAsia="MS Mincho" w:hAnsi="Times New Roman"/>
                <w:iCs/>
                <w:spacing w:val="2"/>
                <w:sz w:val="20"/>
                <w:szCs w:val="20"/>
              </w:rPr>
            </w:pPr>
            <w:r w:rsidRPr="006A7C5A">
              <w:rPr>
                <w:rFonts w:ascii="Times New Roman" w:eastAsia="MS Mincho" w:hAnsi="Times New Roman"/>
                <w:iCs/>
                <w:spacing w:val="2"/>
                <w:sz w:val="20"/>
                <w:szCs w:val="20"/>
              </w:rPr>
              <w:t>ZFPS_QF</w:t>
            </w:r>
          </w:p>
        </w:tc>
        <w:tc>
          <w:tcPr>
            <w:tcW w:w="3772" w:type="dxa"/>
          </w:tcPr>
          <w:p w14:paraId="01F99FC6" w14:textId="77777777" w:rsidR="00CE1340" w:rsidRPr="006A7C5A" w:rsidRDefault="00CE1340" w:rsidP="00A8228A">
            <w:pPr>
              <w:jc w:val="center"/>
              <w:rPr>
                <w:rFonts w:ascii="Times New Roman" w:eastAsia="MS Mincho" w:hAnsi="Times New Roman"/>
                <w:iCs/>
                <w:spacing w:val="2"/>
                <w:sz w:val="20"/>
                <w:szCs w:val="20"/>
              </w:rPr>
            </w:pPr>
            <w:r w:rsidRPr="006A7C5A">
              <w:rPr>
                <w:rFonts w:ascii="Times New Roman" w:eastAsia="MS Mincho" w:hAnsi="Times New Roman"/>
                <w:iCs/>
                <w:spacing w:val="2"/>
                <w:sz w:val="20"/>
                <w:szCs w:val="20"/>
              </w:rPr>
              <w:t>TTTCGAGGTCTGGAGTAAGAGTG</w:t>
            </w:r>
          </w:p>
        </w:tc>
        <w:tc>
          <w:tcPr>
            <w:tcW w:w="2196" w:type="dxa"/>
            <w:vMerge w:val="restart"/>
          </w:tcPr>
          <w:p w14:paraId="607331FD" w14:textId="77777777" w:rsidR="00CE1340" w:rsidRPr="006A7C5A" w:rsidRDefault="00CE1340" w:rsidP="00A8228A">
            <w:pPr>
              <w:jc w:val="center"/>
              <w:rPr>
                <w:rFonts w:ascii="Times New Roman" w:eastAsia="MS Mincho" w:hAnsi="Times New Roman"/>
                <w:iCs/>
                <w:spacing w:val="2"/>
                <w:sz w:val="20"/>
                <w:szCs w:val="20"/>
              </w:rPr>
            </w:pPr>
            <w:r w:rsidRPr="006A7C5A">
              <w:rPr>
                <w:rFonts w:ascii="Times New Roman" w:eastAsia="MS Mincho" w:hAnsi="Times New Roman"/>
                <w:iCs/>
                <w:spacing w:val="2"/>
                <w:sz w:val="20"/>
                <w:szCs w:val="20"/>
              </w:rPr>
              <w:t>AHF95235</w:t>
            </w:r>
          </w:p>
          <w:p w14:paraId="3E51A68E" w14:textId="77777777" w:rsidR="00CE1340" w:rsidRPr="006A7C5A" w:rsidRDefault="00CE1340" w:rsidP="00A8228A">
            <w:pPr>
              <w:jc w:val="center"/>
              <w:rPr>
                <w:rFonts w:ascii="Times New Roman" w:eastAsia="MS Mincho" w:hAnsi="Times New Roman"/>
                <w:iCs/>
                <w:spacing w:val="2"/>
                <w:sz w:val="20"/>
                <w:szCs w:val="20"/>
              </w:rPr>
            </w:pPr>
          </w:p>
        </w:tc>
        <w:tc>
          <w:tcPr>
            <w:tcW w:w="2397" w:type="dxa"/>
            <w:vMerge w:val="restart"/>
          </w:tcPr>
          <w:p w14:paraId="5D6F78CA" w14:textId="77777777" w:rsidR="00CE1340" w:rsidRPr="006A7C5A" w:rsidRDefault="00CE1340" w:rsidP="00A8228A">
            <w:pPr>
              <w:jc w:val="center"/>
              <w:rPr>
                <w:rFonts w:ascii="Times New Roman" w:eastAsia="MS Mincho" w:hAnsi="Times New Roman"/>
                <w:iCs/>
                <w:spacing w:val="2"/>
                <w:sz w:val="20"/>
                <w:szCs w:val="20"/>
              </w:rPr>
            </w:pPr>
            <w:r w:rsidRPr="006A7C5A">
              <w:rPr>
                <w:rFonts w:ascii="Times New Roman" w:eastAsia="MS Mincho" w:hAnsi="Times New Roman"/>
                <w:iCs/>
                <w:spacing w:val="2"/>
                <w:sz w:val="20"/>
                <w:szCs w:val="20"/>
              </w:rPr>
              <w:t>-</w:t>
            </w:r>
          </w:p>
        </w:tc>
      </w:tr>
      <w:tr w:rsidR="00CE1340" w:rsidRPr="006A7C5A" w14:paraId="2F004D33" w14:textId="77777777" w:rsidTr="00A8228A">
        <w:trPr>
          <w:trHeight w:val="245"/>
        </w:trPr>
        <w:tc>
          <w:tcPr>
            <w:tcW w:w="1257" w:type="dxa"/>
          </w:tcPr>
          <w:p w14:paraId="134B36CB" w14:textId="77777777" w:rsidR="00CE1340" w:rsidRPr="006A7C5A" w:rsidRDefault="00CE1340" w:rsidP="00A8228A">
            <w:pPr>
              <w:jc w:val="center"/>
              <w:rPr>
                <w:rFonts w:ascii="Times New Roman" w:eastAsia="MS Mincho" w:hAnsi="Times New Roman"/>
                <w:iCs/>
                <w:spacing w:val="2"/>
                <w:sz w:val="20"/>
                <w:szCs w:val="20"/>
              </w:rPr>
            </w:pPr>
            <w:r w:rsidRPr="006A7C5A">
              <w:rPr>
                <w:rFonts w:ascii="Times New Roman" w:eastAsia="MS Mincho" w:hAnsi="Times New Roman"/>
                <w:iCs/>
                <w:spacing w:val="2"/>
                <w:sz w:val="20"/>
                <w:szCs w:val="20"/>
              </w:rPr>
              <w:t>ZFPS_QR</w:t>
            </w:r>
          </w:p>
        </w:tc>
        <w:tc>
          <w:tcPr>
            <w:tcW w:w="3772" w:type="dxa"/>
          </w:tcPr>
          <w:p w14:paraId="4781BA13" w14:textId="77777777" w:rsidR="00CE1340" w:rsidRPr="006A7C5A" w:rsidRDefault="00CE1340" w:rsidP="00A8228A">
            <w:pPr>
              <w:jc w:val="center"/>
              <w:rPr>
                <w:rFonts w:ascii="Times New Roman" w:eastAsia="MS Mincho" w:hAnsi="Times New Roman"/>
                <w:iCs/>
                <w:spacing w:val="2"/>
                <w:sz w:val="20"/>
                <w:szCs w:val="20"/>
              </w:rPr>
            </w:pPr>
            <w:r w:rsidRPr="006A7C5A">
              <w:rPr>
                <w:rFonts w:ascii="Times New Roman" w:eastAsia="MS Mincho" w:hAnsi="Times New Roman"/>
                <w:iCs/>
                <w:spacing w:val="2"/>
                <w:sz w:val="20"/>
                <w:szCs w:val="20"/>
              </w:rPr>
              <w:t>TAGTGCAATCACAAGGTGAAGTC</w:t>
            </w:r>
          </w:p>
        </w:tc>
        <w:tc>
          <w:tcPr>
            <w:tcW w:w="2196" w:type="dxa"/>
            <w:vMerge/>
          </w:tcPr>
          <w:p w14:paraId="56CC4ACF" w14:textId="77777777" w:rsidR="00CE1340" w:rsidRPr="006A7C5A" w:rsidRDefault="00CE1340" w:rsidP="00A8228A">
            <w:pPr>
              <w:jc w:val="center"/>
              <w:rPr>
                <w:rFonts w:ascii="Times New Roman" w:eastAsia="MS Mincho" w:hAnsi="Times New Roman"/>
                <w:iCs/>
                <w:spacing w:val="2"/>
                <w:sz w:val="20"/>
                <w:szCs w:val="20"/>
              </w:rPr>
            </w:pPr>
          </w:p>
        </w:tc>
        <w:tc>
          <w:tcPr>
            <w:tcW w:w="2397" w:type="dxa"/>
            <w:vMerge/>
          </w:tcPr>
          <w:p w14:paraId="765ED438" w14:textId="77777777" w:rsidR="00CE1340" w:rsidRPr="006A7C5A" w:rsidRDefault="00CE1340" w:rsidP="00A8228A">
            <w:pPr>
              <w:jc w:val="center"/>
              <w:rPr>
                <w:rFonts w:ascii="Times New Roman" w:eastAsia="MS Mincho" w:hAnsi="Times New Roman"/>
                <w:iCs/>
                <w:spacing w:val="2"/>
                <w:sz w:val="20"/>
                <w:szCs w:val="20"/>
              </w:rPr>
            </w:pPr>
          </w:p>
        </w:tc>
      </w:tr>
      <w:tr w:rsidR="00CE1340" w:rsidRPr="006A7C5A" w14:paraId="1C1FD881" w14:textId="77777777" w:rsidTr="00A8228A">
        <w:trPr>
          <w:trHeight w:val="390"/>
        </w:trPr>
        <w:tc>
          <w:tcPr>
            <w:tcW w:w="1257" w:type="dxa"/>
          </w:tcPr>
          <w:p w14:paraId="399E63E3" w14:textId="77777777" w:rsidR="00CE1340" w:rsidRPr="006A7C5A" w:rsidRDefault="00CE1340" w:rsidP="00A8228A">
            <w:pPr>
              <w:jc w:val="center"/>
              <w:rPr>
                <w:rFonts w:ascii="Times New Roman" w:eastAsia="MS Mincho" w:hAnsi="Times New Roman"/>
                <w:iCs/>
                <w:spacing w:val="2"/>
                <w:sz w:val="20"/>
                <w:szCs w:val="20"/>
              </w:rPr>
            </w:pPr>
            <w:r w:rsidRPr="006A7C5A">
              <w:rPr>
                <w:rFonts w:ascii="Times New Roman" w:eastAsia="MS Mincho" w:hAnsi="Times New Roman"/>
                <w:iCs/>
                <w:spacing w:val="2"/>
                <w:sz w:val="20"/>
                <w:szCs w:val="20"/>
              </w:rPr>
              <w:t>RCE1_QF</w:t>
            </w:r>
          </w:p>
        </w:tc>
        <w:tc>
          <w:tcPr>
            <w:tcW w:w="3772" w:type="dxa"/>
          </w:tcPr>
          <w:p w14:paraId="0C6AC473" w14:textId="77777777" w:rsidR="00CE1340" w:rsidRPr="006A7C5A" w:rsidRDefault="00CE1340" w:rsidP="00A8228A">
            <w:pPr>
              <w:jc w:val="center"/>
              <w:rPr>
                <w:rFonts w:ascii="Times New Roman" w:eastAsia="MS Mincho" w:hAnsi="Times New Roman"/>
                <w:iCs/>
                <w:spacing w:val="2"/>
                <w:sz w:val="20"/>
                <w:szCs w:val="20"/>
              </w:rPr>
            </w:pPr>
            <w:r w:rsidRPr="006A7C5A">
              <w:rPr>
                <w:rFonts w:ascii="Times New Roman" w:eastAsia="MS Mincho" w:hAnsi="Times New Roman"/>
                <w:iCs/>
                <w:spacing w:val="2"/>
                <w:sz w:val="20"/>
                <w:szCs w:val="20"/>
              </w:rPr>
              <w:t>GATTCTCTCTCATCAATCAATTCG</w:t>
            </w:r>
          </w:p>
        </w:tc>
        <w:tc>
          <w:tcPr>
            <w:tcW w:w="2196" w:type="dxa"/>
            <w:vMerge w:val="restart"/>
          </w:tcPr>
          <w:p w14:paraId="76FF201A" w14:textId="77777777" w:rsidR="00CE1340" w:rsidRPr="006A7C5A" w:rsidRDefault="00CE1340" w:rsidP="00A8228A">
            <w:pPr>
              <w:jc w:val="center"/>
              <w:rPr>
                <w:rFonts w:ascii="Times New Roman" w:eastAsia="MS Mincho" w:hAnsi="Times New Roman"/>
                <w:iCs/>
                <w:spacing w:val="2"/>
                <w:sz w:val="20"/>
                <w:szCs w:val="20"/>
              </w:rPr>
            </w:pPr>
            <w:r w:rsidRPr="006A7C5A">
              <w:rPr>
                <w:rFonts w:ascii="Times New Roman" w:eastAsia="MS Mincho" w:hAnsi="Times New Roman"/>
                <w:iCs/>
                <w:spacing w:val="2"/>
                <w:sz w:val="20"/>
                <w:szCs w:val="20"/>
              </w:rPr>
              <w:t>TC153679</w:t>
            </w:r>
          </w:p>
        </w:tc>
        <w:tc>
          <w:tcPr>
            <w:tcW w:w="2397" w:type="dxa"/>
            <w:vMerge w:val="restart"/>
          </w:tcPr>
          <w:p w14:paraId="347F8BB8" w14:textId="77777777" w:rsidR="00CE1340" w:rsidRPr="006A7C5A" w:rsidRDefault="00CE1340" w:rsidP="00A8228A">
            <w:pPr>
              <w:jc w:val="center"/>
              <w:rPr>
                <w:rFonts w:ascii="Times New Roman" w:eastAsia="MS Mincho" w:hAnsi="Times New Roman"/>
                <w:iCs/>
                <w:spacing w:val="2"/>
                <w:sz w:val="20"/>
                <w:szCs w:val="20"/>
              </w:rPr>
            </w:pPr>
            <w:r w:rsidRPr="006A7C5A">
              <w:rPr>
                <w:rFonts w:ascii="Times New Roman" w:eastAsia="MS Mincho" w:hAnsi="Times New Roman"/>
                <w:iCs/>
                <w:spacing w:val="2"/>
                <w:sz w:val="20"/>
                <w:szCs w:val="20"/>
              </w:rPr>
              <w:fldChar w:fldCharType="begin" w:fldLock="1"/>
            </w:r>
            <w:r w:rsidRPr="006A7C5A">
              <w:rPr>
                <w:rFonts w:ascii="Times New Roman" w:eastAsia="MS Mincho" w:hAnsi="Times New Roman"/>
                <w:iCs/>
                <w:spacing w:val="2"/>
                <w:sz w:val="20"/>
                <w:szCs w:val="20"/>
              </w:rPr>
              <w:instrText>ADDIN CSL_CITATION {"citationItems":[{"id":"ITEM-1","itemData":{"DOI":"10.1007/s11103-007-9149-8","ISSN":"0167-4412","PMID":"17440821","abstract":"Tomato (Lycopersicon esculentum) plants emit a blend of volatile organic compounds, which mainly consists of terpenes. Upon herbivory or wounding, the emission of several terpenes increases. We have identified and characterized the first two tomato monoterpene synthases, LeMTS1 and LeMTS2. Although these proteins were highly homologous, recombinant LeMTS1 protein produced (R)-linalool from geranyl diphosphate (GPP) and (E)-nerolidol from farnesyl diphosphate (FPP), while recombinant LeMTS2 produced beta-phellandrene, beta-myrcene, and sabinene from GPP. In addition, these genes were expressed in different tissues: LeMTS1 was expressed in flowers, young leaves, stems, and petioles, while LeMTS2 was strongest expressed in stems and roots. LeMTS1 expression in leaves was induced by spider mite-infestation, wounding and jasmonic acid (JA)-treatment, while LeMTS2 did not respond to these stimuli. The expression of LeMTS1 in stems and petioles was predominantly detected in trichomes and could be induced by JA. Because JA treatment strongly induced emission of linalool and overexpression of LeMTS1 in tomato resulted in increased production of linalool, we propose that LeMTS1 is a genuine linalool synthase. Our results underline the importance of trichomes in JA-induced terpene emission in tomato.","author":[{"dropping-particle":"","family":"Schie","given":"Chris C N","non-dropping-particle":"Van","parse-names":false,"suffix":""},{"dropping-particle":"","family":"Haring","given":"Michel A","non-dropping-particle":"","parse-names":false,"suffix":""},{"dropping-particle":"","family":"Schuurink","given":"Robert C","non-dropping-particle":"","parse-names":false,"suffix":""}],"container-title":"Plant molecular biology","id":"ITEM-1","issue":"3","issued":{"date-parts":[["2007","6"]]},"page":"251-63","publisher":"Springer","title":"Tomato linalool synthase is induced in trichomes by jasmonic acid.","type":"article-journal","volume":"64"},"uris":["http://www.mendeley.com/documents/?uuid=133f3d2b-f863-3068-b76b-08269e84ef33"]}],"mendeley":{"formattedCitation":"(Van Schie &lt;i&gt;et al.&lt;/i&gt;, 2007)","plainTextFormattedCitation":"(Van Schie et al., 2007)","previouslyFormattedCitation":"(Van Schie et al., 2007)"},"properties":{"noteIndex":0},"schema":"https://github.com/citation-style-language/schema/raw/master/csl-citation.json"}</w:instrText>
            </w:r>
            <w:r w:rsidRPr="006A7C5A">
              <w:rPr>
                <w:rFonts w:ascii="Times New Roman" w:eastAsia="MS Mincho" w:hAnsi="Times New Roman"/>
                <w:iCs/>
                <w:spacing w:val="2"/>
                <w:sz w:val="20"/>
                <w:szCs w:val="20"/>
              </w:rPr>
              <w:fldChar w:fldCharType="separate"/>
            </w:r>
            <w:r w:rsidRPr="006A7C5A">
              <w:rPr>
                <w:rFonts w:ascii="Times New Roman" w:eastAsia="MS Mincho" w:hAnsi="Times New Roman"/>
                <w:iCs/>
                <w:noProof/>
                <w:spacing w:val="2"/>
                <w:sz w:val="20"/>
                <w:szCs w:val="20"/>
              </w:rPr>
              <w:t xml:space="preserve">(Van Schie </w:t>
            </w:r>
            <w:r w:rsidRPr="006A7C5A">
              <w:rPr>
                <w:rFonts w:ascii="Times New Roman" w:eastAsia="MS Mincho" w:hAnsi="Times New Roman"/>
                <w:i/>
                <w:iCs/>
                <w:noProof/>
                <w:spacing w:val="2"/>
                <w:sz w:val="20"/>
                <w:szCs w:val="20"/>
              </w:rPr>
              <w:t>et al.</w:t>
            </w:r>
            <w:r w:rsidRPr="006A7C5A">
              <w:rPr>
                <w:rFonts w:ascii="Times New Roman" w:eastAsia="MS Mincho" w:hAnsi="Times New Roman"/>
                <w:iCs/>
                <w:noProof/>
                <w:spacing w:val="2"/>
                <w:sz w:val="20"/>
                <w:szCs w:val="20"/>
              </w:rPr>
              <w:t>, 2007)</w:t>
            </w:r>
            <w:r w:rsidRPr="006A7C5A">
              <w:rPr>
                <w:rFonts w:ascii="Times New Roman" w:eastAsia="MS Mincho" w:hAnsi="Times New Roman"/>
                <w:iCs/>
                <w:spacing w:val="2"/>
                <w:sz w:val="20"/>
                <w:szCs w:val="20"/>
              </w:rPr>
              <w:fldChar w:fldCharType="end"/>
            </w:r>
          </w:p>
        </w:tc>
      </w:tr>
      <w:tr w:rsidR="00CE1340" w:rsidRPr="006A7C5A" w14:paraId="11ACC20C" w14:textId="77777777" w:rsidTr="00A8228A">
        <w:trPr>
          <w:trHeight w:val="390"/>
        </w:trPr>
        <w:tc>
          <w:tcPr>
            <w:tcW w:w="1257" w:type="dxa"/>
          </w:tcPr>
          <w:p w14:paraId="0CC18B5B" w14:textId="77777777" w:rsidR="00CE1340" w:rsidRPr="006A7C5A" w:rsidRDefault="00CE1340" w:rsidP="00A8228A">
            <w:pPr>
              <w:rPr>
                <w:rFonts w:ascii="Times New Roman" w:eastAsia="MS Mincho" w:hAnsi="Times New Roman"/>
                <w:iCs/>
                <w:spacing w:val="2"/>
                <w:sz w:val="20"/>
                <w:szCs w:val="20"/>
              </w:rPr>
            </w:pPr>
            <w:r w:rsidRPr="006A7C5A">
              <w:rPr>
                <w:rFonts w:ascii="Times New Roman" w:eastAsia="MS Mincho" w:hAnsi="Times New Roman"/>
                <w:iCs/>
                <w:spacing w:val="2"/>
                <w:sz w:val="20"/>
                <w:szCs w:val="20"/>
              </w:rPr>
              <w:t>RCE1_QR</w:t>
            </w:r>
          </w:p>
        </w:tc>
        <w:tc>
          <w:tcPr>
            <w:tcW w:w="3772" w:type="dxa"/>
          </w:tcPr>
          <w:p w14:paraId="780BE843" w14:textId="77777777" w:rsidR="00CE1340" w:rsidRPr="006A7C5A" w:rsidRDefault="00CE1340" w:rsidP="00A8228A">
            <w:pPr>
              <w:rPr>
                <w:rFonts w:ascii="Times New Roman" w:eastAsia="MS Mincho" w:hAnsi="Times New Roman"/>
                <w:iCs/>
                <w:spacing w:val="2"/>
                <w:sz w:val="20"/>
                <w:szCs w:val="20"/>
              </w:rPr>
            </w:pPr>
            <w:r w:rsidRPr="006A7C5A">
              <w:rPr>
                <w:rFonts w:ascii="Times New Roman" w:eastAsia="MS Mincho" w:hAnsi="Times New Roman"/>
                <w:iCs/>
                <w:spacing w:val="2"/>
                <w:sz w:val="20"/>
                <w:szCs w:val="20"/>
              </w:rPr>
              <w:t>GAACGTAAATGTGCCACCCATA</w:t>
            </w:r>
          </w:p>
        </w:tc>
        <w:tc>
          <w:tcPr>
            <w:tcW w:w="2196" w:type="dxa"/>
            <w:vMerge/>
          </w:tcPr>
          <w:p w14:paraId="7BDA5A1B" w14:textId="77777777" w:rsidR="00CE1340" w:rsidRPr="006A7C5A" w:rsidRDefault="00CE1340" w:rsidP="00A8228A">
            <w:pPr>
              <w:rPr>
                <w:rFonts w:ascii="Times New Roman" w:eastAsia="MS Mincho" w:hAnsi="Times New Roman"/>
                <w:iCs/>
                <w:spacing w:val="2"/>
                <w:sz w:val="20"/>
                <w:szCs w:val="20"/>
              </w:rPr>
            </w:pPr>
          </w:p>
        </w:tc>
        <w:tc>
          <w:tcPr>
            <w:tcW w:w="2397" w:type="dxa"/>
            <w:vMerge/>
          </w:tcPr>
          <w:p w14:paraId="02BFC31C" w14:textId="77777777" w:rsidR="00CE1340" w:rsidRPr="006A7C5A" w:rsidRDefault="00CE1340" w:rsidP="00A8228A">
            <w:pPr>
              <w:rPr>
                <w:rFonts w:ascii="Times New Roman" w:eastAsia="MS Mincho" w:hAnsi="Times New Roman"/>
                <w:iCs/>
                <w:spacing w:val="2"/>
                <w:sz w:val="20"/>
                <w:szCs w:val="20"/>
              </w:rPr>
            </w:pPr>
          </w:p>
        </w:tc>
      </w:tr>
    </w:tbl>
    <w:p w14:paraId="2B9CF4AB" w14:textId="77777777" w:rsidR="00CE1340" w:rsidRPr="006A7C5A" w:rsidRDefault="00CE1340" w:rsidP="00CE1340">
      <w:pPr>
        <w:rPr>
          <w:rFonts w:ascii="Times New Roman" w:eastAsia="MS Mincho" w:hAnsi="Times New Roman"/>
          <w:iCs/>
          <w:spacing w:val="2"/>
          <w:sz w:val="20"/>
          <w:szCs w:val="20"/>
        </w:rPr>
      </w:pPr>
      <w:r w:rsidRPr="006A7C5A">
        <w:rPr>
          <w:rFonts w:ascii="Times New Roman" w:eastAsia="MS Mincho" w:hAnsi="Times New Roman"/>
          <w:iCs/>
          <w:spacing w:val="2"/>
          <w:sz w:val="20"/>
          <w:szCs w:val="20"/>
        </w:rPr>
        <w:t xml:space="preserve">Gene </w:t>
      </w:r>
      <w:proofErr w:type="gramStart"/>
      <w:r w:rsidRPr="006A7C5A">
        <w:rPr>
          <w:rFonts w:ascii="Times New Roman" w:eastAsia="MS Mincho" w:hAnsi="Times New Roman"/>
          <w:iCs/>
          <w:spacing w:val="2"/>
          <w:sz w:val="20"/>
          <w:szCs w:val="20"/>
        </w:rPr>
        <w:t>symbol</w:t>
      </w:r>
      <w:proofErr w:type="gramEnd"/>
      <w:r w:rsidRPr="006A7C5A">
        <w:rPr>
          <w:rFonts w:ascii="Times New Roman" w:eastAsia="MS Mincho" w:hAnsi="Times New Roman"/>
          <w:iCs/>
          <w:spacing w:val="2"/>
          <w:sz w:val="20"/>
          <w:szCs w:val="20"/>
        </w:rPr>
        <w:t xml:space="preserve"> according to National Center for Biotechnology Information database (</w:t>
      </w:r>
      <w:hyperlink r:id="rId9" w:history="1">
        <w:r w:rsidRPr="006A7C5A">
          <w:rPr>
            <w:rStyle w:val="Hyperlink"/>
            <w:rFonts w:ascii="Times New Roman" w:hAnsi="Times New Roman"/>
            <w:sz w:val="20"/>
            <w:szCs w:val="20"/>
          </w:rPr>
          <w:t>https://www.ncbi.nlm.nih.gov/</w:t>
        </w:r>
      </w:hyperlink>
      <w:r w:rsidRPr="006A7C5A">
        <w:rPr>
          <w:rFonts w:ascii="Times New Roman" w:eastAsia="MS Mincho" w:hAnsi="Times New Roman"/>
          <w:iCs/>
          <w:spacing w:val="2"/>
          <w:sz w:val="20"/>
          <w:szCs w:val="20"/>
        </w:rPr>
        <w:t xml:space="preserve">). </w:t>
      </w:r>
    </w:p>
    <w:p w14:paraId="3E57F668" w14:textId="3CAE3A36" w:rsidR="00CE1340" w:rsidRDefault="00CE1340" w:rsidP="00FE3A77">
      <w:pPr>
        <w:spacing w:after="0" w:line="240" w:lineRule="auto"/>
        <w:jc w:val="center"/>
        <w:rPr>
          <w:rFonts w:ascii="Times New Roman" w:eastAsia="Times New Roman" w:hAnsi="Times New Roman"/>
          <w:bCs/>
          <w:color w:val="333333"/>
          <w:spacing w:val="2"/>
          <w:sz w:val="24"/>
          <w:szCs w:val="24"/>
          <w:shd w:val="clear" w:color="auto" w:fill="FCFCFC"/>
        </w:rPr>
      </w:pPr>
    </w:p>
    <w:p w14:paraId="16EFCA45" w14:textId="77777777" w:rsidR="00D44817" w:rsidRPr="001E43B4" w:rsidRDefault="00D44817" w:rsidP="00D44817">
      <w:pPr>
        <w:jc w:val="center"/>
        <w:rPr>
          <w:rFonts w:ascii="Times New Roman" w:eastAsia="MS Mincho" w:hAnsi="Times New Roman"/>
          <w:iCs/>
          <w:spacing w:val="2"/>
          <w:sz w:val="24"/>
          <w:szCs w:val="24"/>
        </w:rPr>
      </w:pPr>
      <w:r>
        <w:rPr>
          <w:rFonts w:ascii="Times New Roman" w:eastAsia="MS Mincho" w:hAnsi="Times New Roman"/>
          <w:iCs/>
          <w:noProof/>
          <w:spacing w:val="2"/>
          <w:sz w:val="24"/>
          <w:szCs w:val="24"/>
        </w:rPr>
        <w:lastRenderedPageBreak/>
        <w:drawing>
          <wp:inline distT="0" distB="0" distL="0" distR="0" wp14:anchorId="1D67048E" wp14:editId="142676EF">
            <wp:extent cx="4178300" cy="2083077"/>
            <wp:effectExtent l="0" t="0" r="0" b="0"/>
            <wp:docPr id="18" name="Imagem 18" descr="A close up of a whit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 S3.jpg"/>
                    <pic:cNvPicPr/>
                  </pic:nvPicPr>
                  <pic:blipFill>
                    <a:blip r:embed="rId10"/>
                    <a:stretch>
                      <a:fillRect/>
                    </a:stretch>
                  </pic:blipFill>
                  <pic:spPr>
                    <a:xfrm>
                      <a:off x="0" y="0"/>
                      <a:ext cx="4180866" cy="2084356"/>
                    </a:xfrm>
                    <a:prstGeom prst="rect">
                      <a:avLst/>
                    </a:prstGeom>
                  </pic:spPr>
                </pic:pic>
              </a:graphicData>
            </a:graphic>
          </wp:inline>
        </w:drawing>
      </w:r>
    </w:p>
    <w:p w14:paraId="082F65F4" w14:textId="2C5CC095" w:rsidR="00D44817" w:rsidRPr="00D44817" w:rsidRDefault="00D44817" w:rsidP="00D44817">
      <w:pPr>
        <w:rPr>
          <w:rFonts w:ascii="Times New Roman" w:hAnsi="Times New Roman"/>
          <w:sz w:val="20"/>
          <w:szCs w:val="20"/>
          <w:lang w:val="en-GB"/>
        </w:rPr>
      </w:pPr>
      <w:r w:rsidRPr="00D44817">
        <w:rPr>
          <w:rFonts w:ascii="Times New Roman" w:eastAsia="Times New Roman" w:hAnsi="Times New Roman"/>
          <w:b/>
          <w:bCs/>
          <w:color w:val="333333"/>
          <w:spacing w:val="2"/>
          <w:sz w:val="20"/>
          <w:szCs w:val="20"/>
          <w:shd w:val="clear" w:color="auto" w:fill="FCFCFC"/>
          <w:lang w:val="en-GB"/>
        </w:rPr>
        <w:t>Fig. S</w:t>
      </w:r>
      <w:r w:rsidRPr="00D44817">
        <w:rPr>
          <w:rFonts w:ascii="Times New Roman" w:eastAsia="Times New Roman" w:hAnsi="Times New Roman"/>
          <w:b/>
          <w:bCs/>
          <w:color w:val="333333"/>
          <w:spacing w:val="2"/>
          <w:sz w:val="20"/>
          <w:szCs w:val="20"/>
          <w:shd w:val="clear" w:color="auto" w:fill="FCFCFC"/>
          <w:lang w:val="en-GB"/>
        </w:rPr>
        <w:t>1</w:t>
      </w:r>
      <w:r w:rsidRPr="00D44817">
        <w:rPr>
          <w:rFonts w:ascii="Times New Roman" w:eastAsia="Times New Roman" w:hAnsi="Times New Roman"/>
          <w:b/>
          <w:bCs/>
          <w:color w:val="333333"/>
          <w:spacing w:val="2"/>
          <w:sz w:val="20"/>
          <w:szCs w:val="20"/>
          <w:shd w:val="clear" w:color="auto" w:fill="FCFCFC"/>
          <w:lang w:val="en-GB"/>
        </w:rPr>
        <w:t xml:space="preserve"> </w:t>
      </w:r>
      <w:r w:rsidRPr="00D44817">
        <w:rPr>
          <w:rFonts w:ascii="Times New Roman" w:hAnsi="Times New Roman"/>
          <w:sz w:val="20"/>
          <w:szCs w:val="20"/>
        </w:rPr>
        <w:t>Electrophoresis gels showing the positive genetic markers used to differentiate MT-</w:t>
      </w:r>
      <w:r w:rsidRPr="00D44817">
        <w:rPr>
          <w:rFonts w:ascii="Times New Roman" w:hAnsi="Times New Roman"/>
          <w:i/>
          <w:iCs/>
          <w:sz w:val="20"/>
          <w:szCs w:val="20"/>
        </w:rPr>
        <w:t xml:space="preserve">Sst2 </w:t>
      </w:r>
      <w:r w:rsidRPr="00D44817">
        <w:rPr>
          <w:rFonts w:ascii="Times New Roman" w:hAnsi="Times New Roman"/>
          <w:sz w:val="20"/>
          <w:szCs w:val="20"/>
        </w:rPr>
        <w:t>from MT.</w:t>
      </w:r>
    </w:p>
    <w:p w14:paraId="02FBF4ED" w14:textId="77777777" w:rsidR="00D44817" w:rsidRPr="00D44817" w:rsidRDefault="00D44817" w:rsidP="00FE3A77">
      <w:pPr>
        <w:spacing w:after="0" w:line="240" w:lineRule="auto"/>
        <w:jc w:val="center"/>
        <w:rPr>
          <w:rFonts w:ascii="Times New Roman" w:eastAsia="Times New Roman" w:hAnsi="Times New Roman"/>
          <w:bCs/>
          <w:color w:val="333333"/>
          <w:spacing w:val="2"/>
          <w:sz w:val="24"/>
          <w:szCs w:val="24"/>
          <w:shd w:val="clear" w:color="auto" w:fill="FCFCFC"/>
          <w:lang w:val="en-GB"/>
        </w:rPr>
      </w:pPr>
    </w:p>
    <w:p w14:paraId="50DD09ED" w14:textId="540E6A3F" w:rsidR="00FE3A77" w:rsidRPr="007C2B54" w:rsidRDefault="00FE3A77" w:rsidP="00FE3A77">
      <w:pPr>
        <w:spacing w:after="0" w:line="240" w:lineRule="auto"/>
        <w:jc w:val="center"/>
        <w:rPr>
          <w:rFonts w:ascii="Times New Roman" w:eastAsia="Times New Roman" w:hAnsi="Times New Roman"/>
          <w:bCs/>
          <w:color w:val="333333"/>
          <w:spacing w:val="2"/>
          <w:sz w:val="24"/>
          <w:szCs w:val="24"/>
          <w:shd w:val="clear" w:color="auto" w:fill="FCFCFC"/>
        </w:rPr>
      </w:pPr>
    </w:p>
    <w:p w14:paraId="6E2A52D0" w14:textId="77777777" w:rsidR="00FE3A77" w:rsidRDefault="00FE3A77" w:rsidP="00FE3A77">
      <w:pPr>
        <w:rPr>
          <w:rFonts w:ascii="Times New Roman" w:eastAsia="MS Mincho" w:hAnsi="Times New Roman"/>
          <w:iCs/>
          <w:spacing w:val="2"/>
        </w:rPr>
      </w:pPr>
    </w:p>
    <w:p w14:paraId="68B7EBF2" w14:textId="77777777" w:rsidR="00FE3A77" w:rsidRDefault="00FE3A77" w:rsidP="00FE3A77">
      <w:pPr>
        <w:rPr>
          <w:rFonts w:ascii="Times New Roman" w:eastAsia="MS Mincho" w:hAnsi="Times New Roman"/>
          <w:iCs/>
          <w:spacing w:val="2"/>
        </w:rPr>
      </w:pPr>
    </w:p>
    <w:p w14:paraId="1213697E" w14:textId="72E3A2D0" w:rsidR="00BC5172" w:rsidRDefault="00BC5172" w:rsidP="00F64DE2">
      <w:pPr>
        <w:widowControl w:val="0"/>
        <w:autoSpaceDE w:val="0"/>
        <w:autoSpaceDN w:val="0"/>
        <w:adjustRightInd w:val="0"/>
        <w:spacing w:line="240" w:lineRule="auto"/>
        <w:ind w:left="480" w:hanging="480"/>
        <w:rPr>
          <w:rFonts w:ascii="Times New Roman" w:hAnsi="Times New Roman"/>
          <w:b/>
          <w:sz w:val="24"/>
          <w:szCs w:val="24"/>
        </w:rPr>
      </w:pPr>
    </w:p>
    <w:sectPr w:rsidR="00BC5172" w:rsidSect="004D00C9">
      <w:pgSz w:w="11900" w:h="16840"/>
      <w:pgMar w:top="1134"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1CCA28A" w14:textId="77777777" w:rsidR="00560FC3" w:rsidRDefault="00560FC3" w:rsidP="00E174D1">
      <w:pPr>
        <w:spacing w:after="0" w:line="240" w:lineRule="auto"/>
      </w:pPr>
      <w:r>
        <w:separator/>
      </w:r>
    </w:p>
  </w:endnote>
  <w:endnote w:type="continuationSeparator" w:id="0">
    <w:p w14:paraId="2EFF58FB" w14:textId="77777777" w:rsidR="00560FC3" w:rsidRDefault="00560FC3" w:rsidP="00E174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ourier">
    <w:panose1 w:val="00000000000000000000"/>
    <w:charset w:val="00"/>
    <w:family w:val="auto"/>
    <w:pitch w:val="variable"/>
    <w:sig w:usb0="00000003" w:usb1="00000000" w:usb2="00000000" w:usb3="00000000" w:csb0="00000001" w:csb1="00000000"/>
  </w:font>
  <w:font w:name="Lucida Grande">
    <w:altName w:val="Lucida Grande"/>
    <w:panose1 w:val="020B0600040502020204"/>
    <w:charset w:val="00"/>
    <w:family w:val="swiss"/>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072F44" w14:textId="77777777" w:rsidR="00560FC3" w:rsidRDefault="00560FC3" w:rsidP="00E174D1">
      <w:pPr>
        <w:spacing w:after="0" w:line="240" w:lineRule="auto"/>
      </w:pPr>
      <w:r>
        <w:separator/>
      </w:r>
    </w:p>
  </w:footnote>
  <w:footnote w:type="continuationSeparator" w:id="0">
    <w:p w14:paraId="147D9F31" w14:textId="77777777" w:rsidR="00560FC3" w:rsidRDefault="00560FC3" w:rsidP="00E174D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FCE4683"/>
    <w:multiLevelType w:val="hybridMultilevel"/>
    <w:tmpl w:val="ECBA4592"/>
    <w:lvl w:ilvl="0" w:tplc="EF24E822">
      <w:start w:val="1"/>
      <w:numFmt w:val="bullet"/>
      <w:lvlText w:val="-"/>
      <w:lvlJc w:val="left"/>
      <w:pPr>
        <w:ind w:left="1347" w:hanging="780"/>
      </w:pPr>
      <w:rPr>
        <w:rFonts w:ascii="Times New Roman" w:eastAsia="Times New Roman" w:hAnsi="Times New Roman" w:cs="Times New Roman" w:hint="default"/>
      </w:rPr>
    </w:lvl>
    <w:lvl w:ilvl="1" w:tplc="04090003" w:tentative="1">
      <w:start w:val="1"/>
      <w:numFmt w:val="bullet"/>
      <w:lvlText w:val="o"/>
      <w:lvlJc w:val="left"/>
      <w:pPr>
        <w:ind w:left="1647" w:hanging="360"/>
      </w:pPr>
      <w:rPr>
        <w:rFonts w:ascii="Courier New" w:hAnsi="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 w15:restartNumberingAfterBreak="0">
    <w:nsid w:val="26A54151"/>
    <w:multiLevelType w:val="hybridMultilevel"/>
    <w:tmpl w:val="439AB7C2"/>
    <w:lvl w:ilvl="0" w:tplc="1E0AC3B4">
      <w:start w:val="6"/>
      <w:numFmt w:val="bullet"/>
      <w:lvlText w:val="-"/>
      <w:lvlJc w:val="left"/>
      <w:pPr>
        <w:ind w:left="1068" w:hanging="360"/>
      </w:pPr>
      <w:rPr>
        <w:rFonts w:ascii="Times New Roman" w:eastAsia="Times New Roman" w:hAnsi="Times New Roman" w:cs="Times New Roman"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 w15:restartNumberingAfterBreak="0">
    <w:nsid w:val="2C544BBF"/>
    <w:multiLevelType w:val="hybridMultilevel"/>
    <w:tmpl w:val="44C2217A"/>
    <w:lvl w:ilvl="0" w:tplc="C832D016">
      <w:start w:val="1"/>
      <w:numFmt w:val="bullet"/>
      <w:lvlText w:val=""/>
      <w:lvlJc w:val="left"/>
      <w:pPr>
        <w:tabs>
          <w:tab w:val="num" w:pos="720"/>
        </w:tabs>
        <w:ind w:left="720" w:hanging="360"/>
      </w:pPr>
      <w:rPr>
        <w:rFonts w:ascii="Wingdings" w:hAnsi="Wingdings" w:hint="default"/>
      </w:rPr>
    </w:lvl>
    <w:lvl w:ilvl="1" w:tplc="9A5E8492" w:tentative="1">
      <w:start w:val="1"/>
      <w:numFmt w:val="bullet"/>
      <w:lvlText w:val=""/>
      <w:lvlJc w:val="left"/>
      <w:pPr>
        <w:tabs>
          <w:tab w:val="num" w:pos="1440"/>
        </w:tabs>
        <w:ind w:left="1440" w:hanging="360"/>
      </w:pPr>
      <w:rPr>
        <w:rFonts w:ascii="Wingdings" w:hAnsi="Wingdings" w:hint="default"/>
      </w:rPr>
    </w:lvl>
    <w:lvl w:ilvl="2" w:tplc="74369D16" w:tentative="1">
      <w:start w:val="1"/>
      <w:numFmt w:val="bullet"/>
      <w:lvlText w:val=""/>
      <w:lvlJc w:val="left"/>
      <w:pPr>
        <w:tabs>
          <w:tab w:val="num" w:pos="2160"/>
        </w:tabs>
        <w:ind w:left="2160" w:hanging="360"/>
      </w:pPr>
      <w:rPr>
        <w:rFonts w:ascii="Wingdings" w:hAnsi="Wingdings" w:hint="default"/>
      </w:rPr>
    </w:lvl>
    <w:lvl w:ilvl="3" w:tplc="F2C034F2" w:tentative="1">
      <w:start w:val="1"/>
      <w:numFmt w:val="bullet"/>
      <w:lvlText w:val=""/>
      <w:lvlJc w:val="left"/>
      <w:pPr>
        <w:tabs>
          <w:tab w:val="num" w:pos="2880"/>
        </w:tabs>
        <w:ind w:left="2880" w:hanging="360"/>
      </w:pPr>
      <w:rPr>
        <w:rFonts w:ascii="Wingdings" w:hAnsi="Wingdings" w:hint="default"/>
      </w:rPr>
    </w:lvl>
    <w:lvl w:ilvl="4" w:tplc="93EC41B6" w:tentative="1">
      <w:start w:val="1"/>
      <w:numFmt w:val="bullet"/>
      <w:lvlText w:val=""/>
      <w:lvlJc w:val="left"/>
      <w:pPr>
        <w:tabs>
          <w:tab w:val="num" w:pos="3600"/>
        </w:tabs>
        <w:ind w:left="3600" w:hanging="360"/>
      </w:pPr>
      <w:rPr>
        <w:rFonts w:ascii="Wingdings" w:hAnsi="Wingdings" w:hint="default"/>
      </w:rPr>
    </w:lvl>
    <w:lvl w:ilvl="5" w:tplc="4B241E18" w:tentative="1">
      <w:start w:val="1"/>
      <w:numFmt w:val="bullet"/>
      <w:lvlText w:val=""/>
      <w:lvlJc w:val="left"/>
      <w:pPr>
        <w:tabs>
          <w:tab w:val="num" w:pos="4320"/>
        </w:tabs>
        <w:ind w:left="4320" w:hanging="360"/>
      </w:pPr>
      <w:rPr>
        <w:rFonts w:ascii="Wingdings" w:hAnsi="Wingdings" w:hint="default"/>
      </w:rPr>
    </w:lvl>
    <w:lvl w:ilvl="6" w:tplc="EC6EED5E" w:tentative="1">
      <w:start w:val="1"/>
      <w:numFmt w:val="bullet"/>
      <w:lvlText w:val=""/>
      <w:lvlJc w:val="left"/>
      <w:pPr>
        <w:tabs>
          <w:tab w:val="num" w:pos="5040"/>
        </w:tabs>
        <w:ind w:left="5040" w:hanging="360"/>
      </w:pPr>
      <w:rPr>
        <w:rFonts w:ascii="Wingdings" w:hAnsi="Wingdings" w:hint="default"/>
      </w:rPr>
    </w:lvl>
    <w:lvl w:ilvl="7" w:tplc="E116CDB2" w:tentative="1">
      <w:start w:val="1"/>
      <w:numFmt w:val="bullet"/>
      <w:lvlText w:val=""/>
      <w:lvlJc w:val="left"/>
      <w:pPr>
        <w:tabs>
          <w:tab w:val="num" w:pos="5760"/>
        </w:tabs>
        <w:ind w:left="5760" w:hanging="360"/>
      </w:pPr>
      <w:rPr>
        <w:rFonts w:ascii="Wingdings" w:hAnsi="Wingdings" w:hint="default"/>
      </w:rPr>
    </w:lvl>
    <w:lvl w:ilvl="8" w:tplc="DA9AFBF4"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91D449E"/>
    <w:multiLevelType w:val="hybridMultilevel"/>
    <w:tmpl w:val="5B16CA44"/>
    <w:lvl w:ilvl="0" w:tplc="C5841426">
      <w:start w:val="6"/>
      <w:numFmt w:val="bullet"/>
      <w:lvlText w:val="-"/>
      <w:lvlJc w:val="left"/>
      <w:pPr>
        <w:ind w:left="1060" w:hanging="360"/>
      </w:pPr>
      <w:rPr>
        <w:rFonts w:ascii="Times New Roman" w:eastAsia="Calibri" w:hAnsi="Times New Roman" w:cs="Times New Roman" w:hint="default"/>
      </w:rPr>
    </w:lvl>
    <w:lvl w:ilvl="1" w:tplc="04090003" w:tentative="1">
      <w:start w:val="1"/>
      <w:numFmt w:val="bullet"/>
      <w:lvlText w:val="o"/>
      <w:lvlJc w:val="left"/>
      <w:pPr>
        <w:ind w:left="1780" w:hanging="360"/>
      </w:pPr>
      <w:rPr>
        <w:rFonts w:ascii="Courier New" w:hAnsi="Courier New" w:cs="Courier New" w:hint="default"/>
      </w:rPr>
    </w:lvl>
    <w:lvl w:ilvl="2" w:tplc="04090005" w:tentative="1">
      <w:start w:val="1"/>
      <w:numFmt w:val="bullet"/>
      <w:lvlText w:val=""/>
      <w:lvlJc w:val="left"/>
      <w:pPr>
        <w:ind w:left="2500" w:hanging="360"/>
      </w:pPr>
      <w:rPr>
        <w:rFonts w:ascii="Wingdings" w:hAnsi="Wingdings" w:hint="default"/>
      </w:rPr>
    </w:lvl>
    <w:lvl w:ilvl="3" w:tplc="04090001" w:tentative="1">
      <w:start w:val="1"/>
      <w:numFmt w:val="bullet"/>
      <w:lvlText w:val=""/>
      <w:lvlJc w:val="left"/>
      <w:pPr>
        <w:ind w:left="3220" w:hanging="360"/>
      </w:pPr>
      <w:rPr>
        <w:rFonts w:ascii="Symbol" w:hAnsi="Symbol" w:hint="default"/>
      </w:rPr>
    </w:lvl>
    <w:lvl w:ilvl="4" w:tplc="04090003" w:tentative="1">
      <w:start w:val="1"/>
      <w:numFmt w:val="bullet"/>
      <w:lvlText w:val="o"/>
      <w:lvlJc w:val="left"/>
      <w:pPr>
        <w:ind w:left="3940" w:hanging="360"/>
      </w:pPr>
      <w:rPr>
        <w:rFonts w:ascii="Courier New" w:hAnsi="Courier New" w:cs="Courier New" w:hint="default"/>
      </w:rPr>
    </w:lvl>
    <w:lvl w:ilvl="5" w:tplc="04090005" w:tentative="1">
      <w:start w:val="1"/>
      <w:numFmt w:val="bullet"/>
      <w:lvlText w:val=""/>
      <w:lvlJc w:val="left"/>
      <w:pPr>
        <w:ind w:left="4660" w:hanging="360"/>
      </w:pPr>
      <w:rPr>
        <w:rFonts w:ascii="Wingdings" w:hAnsi="Wingdings" w:hint="default"/>
      </w:rPr>
    </w:lvl>
    <w:lvl w:ilvl="6" w:tplc="04090001" w:tentative="1">
      <w:start w:val="1"/>
      <w:numFmt w:val="bullet"/>
      <w:lvlText w:val=""/>
      <w:lvlJc w:val="left"/>
      <w:pPr>
        <w:ind w:left="5380" w:hanging="360"/>
      </w:pPr>
      <w:rPr>
        <w:rFonts w:ascii="Symbol" w:hAnsi="Symbol" w:hint="default"/>
      </w:rPr>
    </w:lvl>
    <w:lvl w:ilvl="7" w:tplc="04090003" w:tentative="1">
      <w:start w:val="1"/>
      <w:numFmt w:val="bullet"/>
      <w:lvlText w:val="o"/>
      <w:lvlJc w:val="left"/>
      <w:pPr>
        <w:ind w:left="6100" w:hanging="360"/>
      </w:pPr>
      <w:rPr>
        <w:rFonts w:ascii="Courier New" w:hAnsi="Courier New" w:cs="Courier New" w:hint="default"/>
      </w:rPr>
    </w:lvl>
    <w:lvl w:ilvl="8" w:tplc="04090005" w:tentative="1">
      <w:start w:val="1"/>
      <w:numFmt w:val="bullet"/>
      <w:lvlText w:val=""/>
      <w:lvlJc w:val="left"/>
      <w:pPr>
        <w:ind w:left="6820" w:hanging="360"/>
      </w:pPr>
      <w:rPr>
        <w:rFonts w:ascii="Wingdings" w:hAnsi="Wingdings" w:hint="default"/>
      </w:rPr>
    </w:lvl>
  </w:abstractNum>
  <w:abstractNum w:abstractNumId="4" w15:restartNumberingAfterBreak="0">
    <w:nsid w:val="725D3403"/>
    <w:multiLevelType w:val="hybridMultilevel"/>
    <w:tmpl w:val="100E27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0"/>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7"/>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74D1"/>
    <w:rsid w:val="000002CB"/>
    <w:rsid w:val="00000722"/>
    <w:rsid w:val="00001624"/>
    <w:rsid w:val="00001FDA"/>
    <w:rsid w:val="000023B4"/>
    <w:rsid w:val="00002652"/>
    <w:rsid w:val="000034B8"/>
    <w:rsid w:val="00003DC5"/>
    <w:rsid w:val="000040F6"/>
    <w:rsid w:val="000041C8"/>
    <w:rsid w:val="000044EB"/>
    <w:rsid w:val="00004A0C"/>
    <w:rsid w:val="00004C9D"/>
    <w:rsid w:val="00004ED9"/>
    <w:rsid w:val="0000570A"/>
    <w:rsid w:val="0000625C"/>
    <w:rsid w:val="00006792"/>
    <w:rsid w:val="0000705C"/>
    <w:rsid w:val="00007AE4"/>
    <w:rsid w:val="00010744"/>
    <w:rsid w:val="00010F41"/>
    <w:rsid w:val="000113E9"/>
    <w:rsid w:val="00012136"/>
    <w:rsid w:val="00012D71"/>
    <w:rsid w:val="000154A0"/>
    <w:rsid w:val="00015785"/>
    <w:rsid w:val="0001597A"/>
    <w:rsid w:val="00015E5E"/>
    <w:rsid w:val="00020A9D"/>
    <w:rsid w:val="00021FBB"/>
    <w:rsid w:val="000238AB"/>
    <w:rsid w:val="00023AD9"/>
    <w:rsid w:val="00025023"/>
    <w:rsid w:val="0002595B"/>
    <w:rsid w:val="000263F4"/>
    <w:rsid w:val="00026775"/>
    <w:rsid w:val="00026BD5"/>
    <w:rsid w:val="00026FF3"/>
    <w:rsid w:val="000273B9"/>
    <w:rsid w:val="000304F5"/>
    <w:rsid w:val="000319CA"/>
    <w:rsid w:val="00031FE4"/>
    <w:rsid w:val="00032770"/>
    <w:rsid w:val="000331E9"/>
    <w:rsid w:val="00033D11"/>
    <w:rsid w:val="0003417D"/>
    <w:rsid w:val="000343AE"/>
    <w:rsid w:val="000358C2"/>
    <w:rsid w:val="00035F4D"/>
    <w:rsid w:val="00036CC6"/>
    <w:rsid w:val="000376E4"/>
    <w:rsid w:val="00037743"/>
    <w:rsid w:val="0004025A"/>
    <w:rsid w:val="00043A3F"/>
    <w:rsid w:val="00044B2E"/>
    <w:rsid w:val="00045087"/>
    <w:rsid w:val="0004684A"/>
    <w:rsid w:val="00047167"/>
    <w:rsid w:val="00050AED"/>
    <w:rsid w:val="0005174E"/>
    <w:rsid w:val="000526CC"/>
    <w:rsid w:val="00052F46"/>
    <w:rsid w:val="000553B8"/>
    <w:rsid w:val="000554C9"/>
    <w:rsid w:val="000610EB"/>
    <w:rsid w:val="00062005"/>
    <w:rsid w:val="00063C4F"/>
    <w:rsid w:val="0006468A"/>
    <w:rsid w:val="000646C7"/>
    <w:rsid w:val="000653C6"/>
    <w:rsid w:val="00066A49"/>
    <w:rsid w:val="000674EE"/>
    <w:rsid w:val="000679DF"/>
    <w:rsid w:val="000707B1"/>
    <w:rsid w:val="00071DA0"/>
    <w:rsid w:val="00072157"/>
    <w:rsid w:val="00073C2D"/>
    <w:rsid w:val="00073E7F"/>
    <w:rsid w:val="0007545C"/>
    <w:rsid w:val="00075801"/>
    <w:rsid w:val="000758F2"/>
    <w:rsid w:val="00075937"/>
    <w:rsid w:val="00076816"/>
    <w:rsid w:val="00080EF1"/>
    <w:rsid w:val="00083A2A"/>
    <w:rsid w:val="00083DFD"/>
    <w:rsid w:val="00086090"/>
    <w:rsid w:val="00086B2D"/>
    <w:rsid w:val="00086B3C"/>
    <w:rsid w:val="00090B17"/>
    <w:rsid w:val="00091ACF"/>
    <w:rsid w:val="00091B17"/>
    <w:rsid w:val="0009245F"/>
    <w:rsid w:val="000945D5"/>
    <w:rsid w:val="00094988"/>
    <w:rsid w:val="000978F2"/>
    <w:rsid w:val="000A1163"/>
    <w:rsid w:val="000A17AF"/>
    <w:rsid w:val="000A5526"/>
    <w:rsid w:val="000A6A13"/>
    <w:rsid w:val="000A7576"/>
    <w:rsid w:val="000A7E6F"/>
    <w:rsid w:val="000B07F5"/>
    <w:rsid w:val="000B1D26"/>
    <w:rsid w:val="000B2CEC"/>
    <w:rsid w:val="000B49D1"/>
    <w:rsid w:val="000B51DA"/>
    <w:rsid w:val="000B51E0"/>
    <w:rsid w:val="000B53D4"/>
    <w:rsid w:val="000B7BE3"/>
    <w:rsid w:val="000C0BC3"/>
    <w:rsid w:val="000C0C01"/>
    <w:rsid w:val="000C13F2"/>
    <w:rsid w:val="000C1FBF"/>
    <w:rsid w:val="000C3906"/>
    <w:rsid w:val="000C3D68"/>
    <w:rsid w:val="000C47ED"/>
    <w:rsid w:val="000C4E54"/>
    <w:rsid w:val="000C6375"/>
    <w:rsid w:val="000C6D93"/>
    <w:rsid w:val="000D0709"/>
    <w:rsid w:val="000D1BC9"/>
    <w:rsid w:val="000D342B"/>
    <w:rsid w:val="000D4F00"/>
    <w:rsid w:val="000E0E4B"/>
    <w:rsid w:val="000E1F1B"/>
    <w:rsid w:val="000E2C04"/>
    <w:rsid w:val="000E2CDD"/>
    <w:rsid w:val="000E3592"/>
    <w:rsid w:val="000E37B3"/>
    <w:rsid w:val="000E4585"/>
    <w:rsid w:val="000E664C"/>
    <w:rsid w:val="000E78F0"/>
    <w:rsid w:val="000F01D0"/>
    <w:rsid w:val="000F063A"/>
    <w:rsid w:val="000F078A"/>
    <w:rsid w:val="000F14C3"/>
    <w:rsid w:val="000F1F6F"/>
    <w:rsid w:val="000F2076"/>
    <w:rsid w:val="000F3B87"/>
    <w:rsid w:val="000F4519"/>
    <w:rsid w:val="000F4541"/>
    <w:rsid w:val="000F68CD"/>
    <w:rsid w:val="0010028D"/>
    <w:rsid w:val="001005C7"/>
    <w:rsid w:val="00101B46"/>
    <w:rsid w:val="00102412"/>
    <w:rsid w:val="001030F6"/>
    <w:rsid w:val="001031FC"/>
    <w:rsid w:val="0010376B"/>
    <w:rsid w:val="00103FC3"/>
    <w:rsid w:val="00106DFF"/>
    <w:rsid w:val="00106F47"/>
    <w:rsid w:val="001106BF"/>
    <w:rsid w:val="001107D5"/>
    <w:rsid w:val="00110EAD"/>
    <w:rsid w:val="001111EF"/>
    <w:rsid w:val="00112AAD"/>
    <w:rsid w:val="00115622"/>
    <w:rsid w:val="001163FA"/>
    <w:rsid w:val="0011691C"/>
    <w:rsid w:val="00121881"/>
    <w:rsid w:val="00121E25"/>
    <w:rsid w:val="00122425"/>
    <w:rsid w:val="00122542"/>
    <w:rsid w:val="00122A68"/>
    <w:rsid w:val="001230BA"/>
    <w:rsid w:val="001243EA"/>
    <w:rsid w:val="00125718"/>
    <w:rsid w:val="001261FF"/>
    <w:rsid w:val="00126347"/>
    <w:rsid w:val="0012698F"/>
    <w:rsid w:val="00126E57"/>
    <w:rsid w:val="00127142"/>
    <w:rsid w:val="001272E2"/>
    <w:rsid w:val="0012737D"/>
    <w:rsid w:val="00127DC8"/>
    <w:rsid w:val="00130887"/>
    <w:rsid w:val="00130B19"/>
    <w:rsid w:val="00130C53"/>
    <w:rsid w:val="00133A23"/>
    <w:rsid w:val="00133EFE"/>
    <w:rsid w:val="001342A5"/>
    <w:rsid w:val="00134CA0"/>
    <w:rsid w:val="00135407"/>
    <w:rsid w:val="00135C5E"/>
    <w:rsid w:val="00136D2E"/>
    <w:rsid w:val="00136F5D"/>
    <w:rsid w:val="00137538"/>
    <w:rsid w:val="00137CA0"/>
    <w:rsid w:val="00141394"/>
    <w:rsid w:val="001414D2"/>
    <w:rsid w:val="001429F1"/>
    <w:rsid w:val="00143AD3"/>
    <w:rsid w:val="00143D56"/>
    <w:rsid w:val="00144C5F"/>
    <w:rsid w:val="001466A9"/>
    <w:rsid w:val="00146B10"/>
    <w:rsid w:val="00147017"/>
    <w:rsid w:val="00147358"/>
    <w:rsid w:val="00147F51"/>
    <w:rsid w:val="00150151"/>
    <w:rsid w:val="00151053"/>
    <w:rsid w:val="00152D48"/>
    <w:rsid w:val="00153500"/>
    <w:rsid w:val="00154703"/>
    <w:rsid w:val="001552C1"/>
    <w:rsid w:val="00155457"/>
    <w:rsid w:val="0015546E"/>
    <w:rsid w:val="001556C9"/>
    <w:rsid w:val="00155784"/>
    <w:rsid w:val="001558A3"/>
    <w:rsid w:val="001563D4"/>
    <w:rsid w:val="00156B88"/>
    <w:rsid w:val="00157606"/>
    <w:rsid w:val="00157E67"/>
    <w:rsid w:val="00160849"/>
    <w:rsid w:val="0016150E"/>
    <w:rsid w:val="00161A51"/>
    <w:rsid w:val="00163B8B"/>
    <w:rsid w:val="00163C68"/>
    <w:rsid w:val="00164079"/>
    <w:rsid w:val="00164766"/>
    <w:rsid w:val="001667ED"/>
    <w:rsid w:val="00166C1B"/>
    <w:rsid w:val="0016758D"/>
    <w:rsid w:val="00170A4A"/>
    <w:rsid w:val="001722B0"/>
    <w:rsid w:val="00172583"/>
    <w:rsid w:val="00172F00"/>
    <w:rsid w:val="00173080"/>
    <w:rsid w:val="00174612"/>
    <w:rsid w:val="001764B3"/>
    <w:rsid w:val="0017658A"/>
    <w:rsid w:val="00177D50"/>
    <w:rsid w:val="0018082A"/>
    <w:rsid w:val="00181113"/>
    <w:rsid w:val="00181475"/>
    <w:rsid w:val="001817AA"/>
    <w:rsid w:val="00181C02"/>
    <w:rsid w:val="001830EA"/>
    <w:rsid w:val="0018415B"/>
    <w:rsid w:val="00184A76"/>
    <w:rsid w:val="00184BB7"/>
    <w:rsid w:val="001869B2"/>
    <w:rsid w:val="001878F7"/>
    <w:rsid w:val="00187C6D"/>
    <w:rsid w:val="00190A18"/>
    <w:rsid w:val="00190EA5"/>
    <w:rsid w:val="0019157F"/>
    <w:rsid w:val="0019158B"/>
    <w:rsid w:val="00192ABA"/>
    <w:rsid w:val="00195320"/>
    <w:rsid w:val="0019768B"/>
    <w:rsid w:val="001A04B5"/>
    <w:rsid w:val="001A04F4"/>
    <w:rsid w:val="001A0A79"/>
    <w:rsid w:val="001A0C83"/>
    <w:rsid w:val="001A1DF9"/>
    <w:rsid w:val="001A2A4D"/>
    <w:rsid w:val="001A2D3E"/>
    <w:rsid w:val="001A3A70"/>
    <w:rsid w:val="001A4066"/>
    <w:rsid w:val="001A409B"/>
    <w:rsid w:val="001A55A6"/>
    <w:rsid w:val="001A6446"/>
    <w:rsid w:val="001A752E"/>
    <w:rsid w:val="001B0140"/>
    <w:rsid w:val="001B1D17"/>
    <w:rsid w:val="001B21AC"/>
    <w:rsid w:val="001B63AA"/>
    <w:rsid w:val="001B6B63"/>
    <w:rsid w:val="001B7121"/>
    <w:rsid w:val="001B75B7"/>
    <w:rsid w:val="001C02B6"/>
    <w:rsid w:val="001C0F61"/>
    <w:rsid w:val="001C18A8"/>
    <w:rsid w:val="001C33AB"/>
    <w:rsid w:val="001C361F"/>
    <w:rsid w:val="001C5A6F"/>
    <w:rsid w:val="001C5B2D"/>
    <w:rsid w:val="001C665A"/>
    <w:rsid w:val="001C67F8"/>
    <w:rsid w:val="001C72DA"/>
    <w:rsid w:val="001C7952"/>
    <w:rsid w:val="001D1F01"/>
    <w:rsid w:val="001D2699"/>
    <w:rsid w:val="001D27A5"/>
    <w:rsid w:val="001D53AF"/>
    <w:rsid w:val="001E01DF"/>
    <w:rsid w:val="001E1E01"/>
    <w:rsid w:val="001E2A46"/>
    <w:rsid w:val="001E31BC"/>
    <w:rsid w:val="001E4419"/>
    <w:rsid w:val="001E519E"/>
    <w:rsid w:val="001E5961"/>
    <w:rsid w:val="001E653B"/>
    <w:rsid w:val="001E7EF8"/>
    <w:rsid w:val="001F07F3"/>
    <w:rsid w:val="001F106E"/>
    <w:rsid w:val="001F2978"/>
    <w:rsid w:val="001F37FC"/>
    <w:rsid w:val="001F39F9"/>
    <w:rsid w:val="001F3ECE"/>
    <w:rsid w:val="001F43BC"/>
    <w:rsid w:val="001F4D57"/>
    <w:rsid w:val="001F5410"/>
    <w:rsid w:val="001F640B"/>
    <w:rsid w:val="001F6885"/>
    <w:rsid w:val="001F6900"/>
    <w:rsid w:val="001F784E"/>
    <w:rsid w:val="00200480"/>
    <w:rsid w:val="00200EC7"/>
    <w:rsid w:val="00201984"/>
    <w:rsid w:val="00203A31"/>
    <w:rsid w:val="00204614"/>
    <w:rsid w:val="00204A9C"/>
    <w:rsid w:val="00204B16"/>
    <w:rsid w:val="00205AAA"/>
    <w:rsid w:val="002108CE"/>
    <w:rsid w:val="002122A5"/>
    <w:rsid w:val="00212D0C"/>
    <w:rsid w:val="00214199"/>
    <w:rsid w:val="002151F5"/>
    <w:rsid w:val="00215FA8"/>
    <w:rsid w:val="00216257"/>
    <w:rsid w:val="00223569"/>
    <w:rsid w:val="002237BB"/>
    <w:rsid w:val="002244C3"/>
    <w:rsid w:val="00225B7A"/>
    <w:rsid w:val="002260FE"/>
    <w:rsid w:val="0022646B"/>
    <w:rsid w:val="002272A5"/>
    <w:rsid w:val="00227C26"/>
    <w:rsid w:val="00230955"/>
    <w:rsid w:val="00231020"/>
    <w:rsid w:val="00231646"/>
    <w:rsid w:val="002325C2"/>
    <w:rsid w:val="002327CF"/>
    <w:rsid w:val="002329A1"/>
    <w:rsid w:val="0023421D"/>
    <w:rsid w:val="0023447C"/>
    <w:rsid w:val="00235594"/>
    <w:rsid w:val="00236DEE"/>
    <w:rsid w:val="00241228"/>
    <w:rsid w:val="00243028"/>
    <w:rsid w:val="00243033"/>
    <w:rsid w:val="00244021"/>
    <w:rsid w:val="00244454"/>
    <w:rsid w:val="0024453C"/>
    <w:rsid w:val="00244A22"/>
    <w:rsid w:val="00244C79"/>
    <w:rsid w:val="002450A7"/>
    <w:rsid w:val="00247107"/>
    <w:rsid w:val="00251023"/>
    <w:rsid w:val="00251180"/>
    <w:rsid w:val="00252DCD"/>
    <w:rsid w:val="00252E74"/>
    <w:rsid w:val="002531DB"/>
    <w:rsid w:val="00253F55"/>
    <w:rsid w:val="002547AA"/>
    <w:rsid w:val="00256988"/>
    <w:rsid w:val="00257184"/>
    <w:rsid w:val="0025748C"/>
    <w:rsid w:val="00257ED0"/>
    <w:rsid w:val="00260B97"/>
    <w:rsid w:val="00261189"/>
    <w:rsid w:val="002620DB"/>
    <w:rsid w:val="00262E7B"/>
    <w:rsid w:val="002631D9"/>
    <w:rsid w:val="00265921"/>
    <w:rsid w:val="00266C62"/>
    <w:rsid w:val="002701CE"/>
    <w:rsid w:val="00270880"/>
    <w:rsid w:val="00273106"/>
    <w:rsid w:val="002744BA"/>
    <w:rsid w:val="002770AA"/>
    <w:rsid w:val="0027722B"/>
    <w:rsid w:val="00280682"/>
    <w:rsid w:val="00282D2C"/>
    <w:rsid w:val="002838E9"/>
    <w:rsid w:val="002848D5"/>
    <w:rsid w:val="0028496E"/>
    <w:rsid w:val="00284C83"/>
    <w:rsid w:val="00284D21"/>
    <w:rsid w:val="00284D75"/>
    <w:rsid w:val="00284E25"/>
    <w:rsid w:val="00285F0B"/>
    <w:rsid w:val="0029022A"/>
    <w:rsid w:val="00293C8E"/>
    <w:rsid w:val="00294488"/>
    <w:rsid w:val="002951A8"/>
    <w:rsid w:val="00295D30"/>
    <w:rsid w:val="00297AEE"/>
    <w:rsid w:val="002A09BC"/>
    <w:rsid w:val="002A0C6F"/>
    <w:rsid w:val="002A0D07"/>
    <w:rsid w:val="002A16C2"/>
    <w:rsid w:val="002A1B46"/>
    <w:rsid w:val="002A20BB"/>
    <w:rsid w:val="002A3741"/>
    <w:rsid w:val="002A3A6E"/>
    <w:rsid w:val="002A3CD9"/>
    <w:rsid w:val="002A509E"/>
    <w:rsid w:val="002A55F2"/>
    <w:rsid w:val="002A7FAD"/>
    <w:rsid w:val="002B024C"/>
    <w:rsid w:val="002B0635"/>
    <w:rsid w:val="002B153C"/>
    <w:rsid w:val="002B1CA9"/>
    <w:rsid w:val="002B1D27"/>
    <w:rsid w:val="002B56C3"/>
    <w:rsid w:val="002B6CC3"/>
    <w:rsid w:val="002C1245"/>
    <w:rsid w:val="002C2192"/>
    <w:rsid w:val="002C264A"/>
    <w:rsid w:val="002C2C4C"/>
    <w:rsid w:val="002C372B"/>
    <w:rsid w:val="002C4D60"/>
    <w:rsid w:val="002C5BA7"/>
    <w:rsid w:val="002C5CD3"/>
    <w:rsid w:val="002C5DBE"/>
    <w:rsid w:val="002C61FB"/>
    <w:rsid w:val="002C7F6C"/>
    <w:rsid w:val="002D0937"/>
    <w:rsid w:val="002D149D"/>
    <w:rsid w:val="002D3D0E"/>
    <w:rsid w:val="002D4322"/>
    <w:rsid w:val="002D4BCA"/>
    <w:rsid w:val="002D4E74"/>
    <w:rsid w:val="002D5638"/>
    <w:rsid w:val="002D56EC"/>
    <w:rsid w:val="002E0113"/>
    <w:rsid w:val="002E060A"/>
    <w:rsid w:val="002E0EED"/>
    <w:rsid w:val="002E1A8E"/>
    <w:rsid w:val="002E2516"/>
    <w:rsid w:val="002E2F8F"/>
    <w:rsid w:val="002E3FE9"/>
    <w:rsid w:val="002E4216"/>
    <w:rsid w:val="002E4631"/>
    <w:rsid w:val="002E46BB"/>
    <w:rsid w:val="002E5777"/>
    <w:rsid w:val="002E5ADF"/>
    <w:rsid w:val="002E63F8"/>
    <w:rsid w:val="002E671A"/>
    <w:rsid w:val="002F06C1"/>
    <w:rsid w:val="002F1218"/>
    <w:rsid w:val="002F2D61"/>
    <w:rsid w:val="002F35DD"/>
    <w:rsid w:val="002F451E"/>
    <w:rsid w:val="002F45FA"/>
    <w:rsid w:val="002F5C5D"/>
    <w:rsid w:val="002F6007"/>
    <w:rsid w:val="002F65DC"/>
    <w:rsid w:val="002F6D9B"/>
    <w:rsid w:val="003009C2"/>
    <w:rsid w:val="00301082"/>
    <w:rsid w:val="0030117A"/>
    <w:rsid w:val="00301876"/>
    <w:rsid w:val="00302133"/>
    <w:rsid w:val="0030265D"/>
    <w:rsid w:val="00303211"/>
    <w:rsid w:val="003036A5"/>
    <w:rsid w:val="0030437B"/>
    <w:rsid w:val="00305308"/>
    <w:rsid w:val="00305B45"/>
    <w:rsid w:val="00307571"/>
    <w:rsid w:val="00307D10"/>
    <w:rsid w:val="00311381"/>
    <w:rsid w:val="00311A37"/>
    <w:rsid w:val="0031286E"/>
    <w:rsid w:val="00312AFA"/>
    <w:rsid w:val="0031458C"/>
    <w:rsid w:val="00314613"/>
    <w:rsid w:val="00314C5A"/>
    <w:rsid w:val="00315FCC"/>
    <w:rsid w:val="00316B79"/>
    <w:rsid w:val="00316E70"/>
    <w:rsid w:val="003174E1"/>
    <w:rsid w:val="003176F5"/>
    <w:rsid w:val="003214B5"/>
    <w:rsid w:val="00321649"/>
    <w:rsid w:val="00322A08"/>
    <w:rsid w:val="00322C2E"/>
    <w:rsid w:val="003230B3"/>
    <w:rsid w:val="003231E6"/>
    <w:rsid w:val="00325BA7"/>
    <w:rsid w:val="0032657F"/>
    <w:rsid w:val="003267DF"/>
    <w:rsid w:val="003269A1"/>
    <w:rsid w:val="00327445"/>
    <w:rsid w:val="003300F7"/>
    <w:rsid w:val="0033043D"/>
    <w:rsid w:val="00331229"/>
    <w:rsid w:val="00333E09"/>
    <w:rsid w:val="003343CB"/>
    <w:rsid w:val="00334EE8"/>
    <w:rsid w:val="003363E2"/>
    <w:rsid w:val="00336F34"/>
    <w:rsid w:val="00337ACE"/>
    <w:rsid w:val="00337F1B"/>
    <w:rsid w:val="003400E4"/>
    <w:rsid w:val="003409AB"/>
    <w:rsid w:val="00340AC0"/>
    <w:rsid w:val="00341C76"/>
    <w:rsid w:val="00341DC0"/>
    <w:rsid w:val="00343A41"/>
    <w:rsid w:val="003445CD"/>
    <w:rsid w:val="00345798"/>
    <w:rsid w:val="00345C8A"/>
    <w:rsid w:val="003466D9"/>
    <w:rsid w:val="00346E1A"/>
    <w:rsid w:val="003474A1"/>
    <w:rsid w:val="00347525"/>
    <w:rsid w:val="00347713"/>
    <w:rsid w:val="00347723"/>
    <w:rsid w:val="00347B01"/>
    <w:rsid w:val="00347C60"/>
    <w:rsid w:val="00352090"/>
    <w:rsid w:val="003529C9"/>
    <w:rsid w:val="00353F10"/>
    <w:rsid w:val="0035475F"/>
    <w:rsid w:val="00354A91"/>
    <w:rsid w:val="00354BA6"/>
    <w:rsid w:val="00356348"/>
    <w:rsid w:val="00361F7B"/>
    <w:rsid w:val="00363EF2"/>
    <w:rsid w:val="00365C82"/>
    <w:rsid w:val="00367B9C"/>
    <w:rsid w:val="0037021F"/>
    <w:rsid w:val="003707DE"/>
    <w:rsid w:val="00370B75"/>
    <w:rsid w:val="00373192"/>
    <w:rsid w:val="00373542"/>
    <w:rsid w:val="00373EE4"/>
    <w:rsid w:val="0037418B"/>
    <w:rsid w:val="003746C0"/>
    <w:rsid w:val="003751DF"/>
    <w:rsid w:val="003758C7"/>
    <w:rsid w:val="00375BD5"/>
    <w:rsid w:val="003765E1"/>
    <w:rsid w:val="00376801"/>
    <w:rsid w:val="00376E5C"/>
    <w:rsid w:val="003813BC"/>
    <w:rsid w:val="003813D9"/>
    <w:rsid w:val="00381E75"/>
    <w:rsid w:val="00382F0F"/>
    <w:rsid w:val="003835E0"/>
    <w:rsid w:val="0038386C"/>
    <w:rsid w:val="00384684"/>
    <w:rsid w:val="0038498B"/>
    <w:rsid w:val="00384FEC"/>
    <w:rsid w:val="00386541"/>
    <w:rsid w:val="003870AD"/>
    <w:rsid w:val="0038777F"/>
    <w:rsid w:val="00387DE7"/>
    <w:rsid w:val="00390B5E"/>
    <w:rsid w:val="00390BD1"/>
    <w:rsid w:val="003912FB"/>
    <w:rsid w:val="00391617"/>
    <w:rsid w:val="00392087"/>
    <w:rsid w:val="003920FB"/>
    <w:rsid w:val="0039219D"/>
    <w:rsid w:val="003931C2"/>
    <w:rsid w:val="003931DF"/>
    <w:rsid w:val="00395EB7"/>
    <w:rsid w:val="00396112"/>
    <w:rsid w:val="00396260"/>
    <w:rsid w:val="00396D22"/>
    <w:rsid w:val="00397BF6"/>
    <w:rsid w:val="00397E1A"/>
    <w:rsid w:val="003A001B"/>
    <w:rsid w:val="003A03FA"/>
    <w:rsid w:val="003A08E8"/>
    <w:rsid w:val="003A08FB"/>
    <w:rsid w:val="003A11D8"/>
    <w:rsid w:val="003A13DA"/>
    <w:rsid w:val="003A18C4"/>
    <w:rsid w:val="003A37C5"/>
    <w:rsid w:val="003A436A"/>
    <w:rsid w:val="003A44D1"/>
    <w:rsid w:val="003A4560"/>
    <w:rsid w:val="003A46D6"/>
    <w:rsid w:val="003A4737"/>
    <w:rsid w:val="003A4DE9"/>
    <w:rsid w:val="003A5B1B"/>
    <w:rsid w:val="003A5E00"/>
    <w:rsid w:val="003A6560"/>
    <w:rsid w:val="003A6DF1"/>
    <w:rsid w:val="003A7173"/>
    <w:rsid w:val="003A7F76"/>
    <w:rsid w:val="003B2232"/>
    <w:rsid w:val="003B2535"/>
    <w:rsid w:val="003B3E47"/>
    <w:rsid w:val="003B455B"/>
    <w:rsid w:val="003B50A6"/>
    <w:rsid w:val="003B5EF9"/>
    <w:rsid w:val="003B6760"/>
    <w:rsid w:val="003B6A8C"/>
    <w:rsid w:val="003B6CCE"/>
    <w:rsid w:val="003B7491"/>
    <w:rsid w:val="003B7549"/>
    <w:rsid w:val="003C00CC"/>
    <w:rsid w:val="003C13A7"/>
    <w:rsid w:val="003C1CDF"/>
    <w:rsid w:val="003C1D47"/>
    <w:rsid w:val="003C1E75"/>
    <w:rsid w:val="003C28F2"/>
    <w:rsid w:val="003C31BB"/>
    <w:rsid w:val="003C3C2B"/>
    <w:rsid w:val="003C496E"/>
    <w:rsid w:val="003C588C"/>
    <w:rsid w:val="003C59D5"/>
    <w:rsid w:val="003C6FD7"/>
    <w:rsid w:val="003D06B4"/>
    <w:rsid w:val="003D104F"/>
    <w:rsid w:val="003D166F"/>
    <w:rsid w:val="003D3033"/>
    <w:rsid w:val="003D32D0"/>
    <w:rsid w:val="003D3ACA"/>
    <w:rsid w:val="003D570E"/>
    <w:rsid w:val="003E4A5D"/>
    <w:rsid w:val="003E721D"/>
    <w:rsid w:val="003E75CD"/>
    <w:rsid w:val="003E7E7B"/>
    <w:rsid w:val="003F0EED"/>
    <w:rsid w:val="003F1A12"/>
    <w:rsid w:val="003F3A07"/>
    <w:rsid w:val="003F78FD"/>
    <w:rsid w:val="00400208"/>
    <w:rsid w:val="00400263"/>
    <w:rsid w:val="004008F2"/>
    <w:rsid w:val="0040171B"/>
    <w:rsid w:val="004028E4"/>
    <w:rsid w:val="00402FAE"/>
    <w:rsid w:val="004030FD"/>
    <w:rsid w:val="00403E3C"/>
    <w:rsid w:val="00403FD8"/>
    <w:rsid w:val="00403FE9"/>
    <w:rsid w:val="00404BA6"/>
    <w:rsid w:val="00404D42"/>
    <w:rsid w:val="00406434"/>
    <w:rsid w:val="00406533"/>
    <w:rsid w:val="004065DD"/>
    <w:rsid w:val="00407831"/>
    <w:rsid w:val="00410E0A"/>
    <w:rsid w:val="004146B4"/>
    <w:rsid w:val="00415FEC"/>
    <w:rsid w:val="00421184"/>
    <w:rsid w:val="00421A69"/>
    <w:rsid w:val="0042248F"/>
    <w:rsid w:val="00424658"/>
    <w:rsid w:val="00424B61"/>
    <w:rsid w:val="00424CF5"/>
    <w:rsid w:val="00424F33"/>
    <w:rsid w:val="004251A2"/>
    <w:rsid w:val="004261E6"/>
    <w:rsid w:val="00426445"/>
    <w:rsid w:val="00426F02"/>
    <w:rsid w:val="004276EE"/>
    <w:rsid w:val="00427ACD"/>
    <w:rsid w:val="00427DC4"/>
    <w:rsid w:val="00431152"/>
    <w:rsid w:val="00431879"/>
    <w:rsid w:val="00431C6F"/>
    <w:rsid w:val="00431DAF"/>
    <w:rsid w:val="00432E70"/>
    <w:rsid w:val="00432FFF"/>
    <w:rsid w:val="00433332"/>
    <w:rsid w:val="0043346E"/>
    <w:rsid w:val="00434090"/>
    <w:rsid w:val="00434CD8"/>
    <w:rsid w:val="004362D0"/>
    <w:rsid w:val="004364D9"/>
    <w:rsid w:val="004369B8"/>
    <w:rsid w:val="0044127C"/>
    <w:rsid w:val="00441B3F"/>
    <w:rsid w:val="004420A6"/>
    <w:rsid w:val="004437A2"/>
    <w:rsid w:val="00443C12"/>
    <w:rsid w:val="00443DD5"/>
    <w:rsid w:val="00446579"/>
    <w:rsid w:val="00446B01"/>
    <w:rsid w:val="004471E0"/>
    <w:rsid w:val="00447948"/>
    <w:rsid w:val="00450D17"/>
    <w:rsid w:val="004511E2"/>
    <w:rsid w:val="00451657"/>
    <w:rsid w:val="004516C6"/>
    <w:rsid w:val="0045266F"/>
    <w:rsid w:val="0045387F"/>
    <w:rsid w:val="00454FB0"/>
    <w:rsid w:val="004562B3"/>
    <w:rsid w:val="004563D7"/>
    <w:rsid w:val="00456E93"/>
    <w:rsid w:val="00457A96"/>
    <w:rsid w:val="00457EBD"/>
    <w:rsid w:val="00460947"/>
    <w:rsid w:val="004626EC"/>
    <w:rsid w:val="00463361"/>
    <w:rsid w:val="00464370"/>
    <w:rsid w:val="00464DEC"/>
    <w:rsid w:val="00465064"/>
    <w:rsid w:val="00465FC2"/>
    <w:rsid w:val="00466E78"/>
    <w:rsid w:val="00467755"/>
    <w:rsid w:val="00470B82"/>
    <w:rsid w:val="00470C0B"/>
    <w:rsid w:val="00471D7D"/>
    <w:rsid w:val="004737EE"/>
    <w:rsid w:val="004740B4"/>
    <w:rsid w:val="004747D0"/>
    <w:rsid w:val="00474919"/>
    <w:rsid w:val="00475B6E"/>
    <w:rsid w:val="00476BBF"/>
    <w:rsid w:val="00476D2D"/>
    <w:rsid w:val="00476ED6"/>
    <w:rsid w:val="00477509"/>
    <w:rsid w:val="004830E6"/>
    <w:rsid w:val="00483EBB"/>
    <w:rsid w:val="004850DD"/>
    <w:rsid w:val="0048560F"/>
    <w:rsid w:val="00485E6E"/>
    <w:rsid w:val="00486E09"/>
    <w:rsid w:val="00486F43"/>
    <w:rsid w:val="00486F4A"/>
    <w:rsid w:val="00486FEC"/>
    <w:rsid w:val="00490032"/>
    <w:rsid w:val="00490523"/>
    <w:rsid w:val="00490602"/>
    <w:rsid w:val="00491310"/>
    <w:rsid w:val="0049187C"/>
    <w:rsid w:val="004918C9"/>
    <w:rsid w:val="0049278C"/>
    <w:rsid w:val="0049366C"/>
    <w:rsid w:val="00493902"/>
    <w:rsid w:val="004941D5"/>
    <w:rsid w:val="00495280"/>
    <w:rsid w:val="00495EA7"/>
    <w:rsid w:val="00496903"/>
    <w:rsid w:val="004A0696"/>
    <w:rsid w:val="004A0F78"/>
    <w:rsid w:val="004A167E"/>
    <w:rsid w:val="004A1774"/>
    <w:rsid w:val="004A2203"/>
    <w:rsid w:val="004A3ECE"/>
    <w:rsid w:val="004A44CF"/>
    <w:rsid w:val="004A4EFB"/>
    <w:rsid w:val="004A594B"/>
    <w:rsid w:val="004A5D2C"/>
    <w:rsid w:val="004A6059"/>
    <w:rsid w:val="004A6115"/>
    <w:rsid w:val="004A680F"/>
    <w:rsid w:val="004A78A7"/>
    <w:rsid w:val="004B0CFF"/>
    <w:rsid w:val="004B19F0"/>
    <w:rsid w:val="004B2C0E"/>
    <w:rsid w:val="004B3653"/>
    <w:rsid w:val="004B4058"/>
    <w:rsid w:val="004B4325"/>
    <w:rsid w:val="004B4B2C"/>
    <w:rsid w:val="004B6BF3"/>
    <w:rsid w:val="004C067C"/>
    <w:rsid w:val="004C078B"/>
    <w:rsid w:val="004C14DD"/>
    <w:rsid w:val="004C2A79"/>
    <w:rsid w:val="004C2D27"/>
    <w:rsid w:val="004C3510"/>
    <w:rsid w:val="004C3594"/>
    <w:rsid w:val="004C3AF6"/>
    <w:rsid w:val="004C45B8"/>
    <w:rsid w:val="004C4658"/>
    <w:rsid w:val="004C5E5B"/>
    <w:rsid w:val="004C651C"/>
    <w:rsid w:val="004C6CEF"/>
    <w:rsid w:val="004C6E78"/>
    <w:rsid w:val="004C711D"/>
    <w:rsid w:val="004C7B89"/>
    <w:rsid w:val="004C7EA8"/>
    <w:rsid w:val="004D00C9"/>
    <w:rsid w:val="004D015B"/>
    <w:rsid w:val="004D1A50"/>
    <w:rsid w:val="004D3404"/>
    <w:rsid w:val="004D6A4A"/>
    <w:rsid w:val="004E2E88"/>
    <w:rsid w:val="004E4C61"/>
    <w:rsid w:val="004E4C89"/>
    <w:rsid w:val="004E5DCC"/>
    <w:rsid w:val="004E6C2E"/>
    <w:rsid w:val="004E6C34"/>
    <w:rsid w:val="004E6EB8"/>
    <w:rsid w:val="004E748A"/>
    <w:rsid w:val="004E7B42"/>
    <w:rsid w:val="004E7FA1"/>
    <w:rsid w:val="004F05BF"/>
    <w:rsid w:val="004F0E26"/>
    <w:rsid w:val="004F3637"/>
    <w:rsid w:val="004F43D4"/>
    <w:rsid w:val="004F45F7"/>
    <w:rsid w:val="004F6A4D"/>
    <w:rsid w:val="004F6C38"/>
    <w:rsid w:val="004F75F9"/>
    <w:rsid w:val="00500566"/>
    <w:rsid w:val="00501B7C"/>
    <w:rsid w:val="005021B9"/>
    <w:rsid w:val="00502601"/>
    <w:rsid w:val="00502A6E"/>
    <w:rsid w:val="00502D2F"/>
    <w:rsid w:val="00503050"/>
    <w:rsid w:val="00504738"/>
    <w:rsid w:val="00504CD4"/>
    <w:rsid w:val="00505382"/>
    <w:rsid w:val="00506F1A"/>
    <w:rsid w:val="0050753A"/>
    <w:rsid w:val="00507673"/>
    <w:rsid w:val="00513E27"/>
    <w:rsid w:val="0051413A"/>
    <w:rsid w:val="00515380"/>
    <w:rsid w:val="005161E3"/>
    <w:rsid w:val="00520AC7"/>
    <w:rsid w:val="0052138D"/>
    <w:rsid w:val="005224D8"/>
    <w:rsid w:val="00524FC0"/>
    <w:rsid w:val="00525062"/>
    <w:rsid w:val="00525DBC"/>
    <w:rsid w:val="00532CB5"/>
    <w:rsid w:val="00534688"/>
    <w:rsid w:val="00534C2B"/>
    <w:rsid w:val="00535476"/>
    <w:rsid w:val="005369BF"/>
    <w:rsid w:val="005374A1"/>
    <w:rsid w:val="00540A75"/>
    <w:rsid w:val="00540C09"/>
    <w:rsid w:val="00540C73"/>
    <w:rsid w:val="00540E0A"/>
    <w:rsid w:val="00540FCB"/>
    <w:rsid w:val="00541DAE"/>
    <w:rsid w:val="00543E89"/>
    <w:rsid w:val="005455E0"/>
    <w:rsid w:val="00546516"/>
    <w:rsid w:val="00547E74"/>
    <w:rsid w:val="00550FE1"/>
    <w:rsid w:val="0055104F"/>
    <w:rsid w:val="005512B9"/>
    <w:rsid w:val="00552631"/>
    <w:rsid w:val="0055265C"/>
    <w:rsid w:val="00552B3D"/>
    <w:rsid w:val="0055449A"/>
    <w:rsid w:val="005547BA"/>
    <w:rsid w:val="00556C0D"/>
    <w:rsid w:val="00556C38"/>
    <w:rsid w:val="00560D68"/>
    <w:rsid w:val="00560FC3"/>
    <w:rsid w:val="0056578E"/>
    <w:rsid w:val="00566319"/>
    <w:rsid w:val="00566A83"/>
    <w:rsid w:val="00570E30"/>
    <w:rsid w:val="005718CB"/>
    <w:rsid w:val="00571E3F"/>
    <w:rsid w:val="00572333"/>
    <w:rsid w:val="005731CE"/>
    <w:rsid w:val="00574420"/>
    <w:rsid w:val="00574DE6"/>
    <w:rsid w:val="00575723"/>
    <w:rsid w:val="005764D4"/>
    <w:rsid w:val="005771D8"/>
    <w:rsid w:val="00577671"/>
    <w:rsid w:val="00577CDB"/>
    <w:rsid w:val="00580A60"/>
    <w:rsid w:val="00582DAA"/>
    <w:rsid w:val="00583F47"/>
    <w:rsid w:val="00584640"/>
    <w:rsid w:val="00584701"/>
    <w:rsid w:val="00584C37"/>
    <w:rsid w:val="00585314"/>
    <w:rsid w:val="00585AE7"/>
    <w:rsid w:val="00586969"/>
    <w:rsid w:val="00587366"/>
    <w:rsid w:val="005879F0"/>
    <w:rsid w:val="00590098"/>
    <w:rsid w:val="005933F2"/>
    <w:rsid w:val="005936AD"/>
    <w:rsid w:val="00593862"/>
    <w:rsid w:val="00593DF0"/>
    <w:rsid w:val="00595ADD"/>
    <w:rsid w:val="005A1F19"/>
    <w:rsid w:val="005A235E"/>
    <w:rsid w:val="005A244D"/>
    <w:rsid w:val="005A3B44"/>
    <w:rsid w:val="005A5685"/>
    <w:rsid w:val="005A64AA"/>
    <w:rsid w:val="005A67CC"/>
    <w:rsid w:val="005A6B0C"/>
    <w:rsid w:val="005A7B64"/>
    <w:rsid w:val="005B0F95"/>
    <w:rsid w:val="005B14A1"/>
    <w:rsid w:val="005B2597"/>
    <w:rsid w:val="005B26BE"/>
    <w:rsid w:val="005B336C"/>
    <w:rsid w:val="005B5E93"/>
    <w:rsid w:val="005B6918"/>
    <w:rsid w:val="005B78AD"/>
    <w:rsid w:val="005C150C"/>
    <w:rsid w:val="005C2F42"/>
    <w:rsid w:val="005C3372"/>
    <w:rsid w:val="005C47A6"/>
    <w:rsid w:val="005C5375"/>
    <w:rsid w:val="005C578A"/>
    <w:rsid w:val="005C5CB2"/>
    <w:rsid w:val="005C5F49"/>
    <w:rsid w:val="005D0F7C"/>
    <w:rsid w:val="005D1EB6"/>
    <w:rsid w:val="005D2028"/>
    <w:rsid w:val="005D27F5"/>
    <w:rsid w:val="005D32BC"/>
    <w:rsid w:val="005D3F3C"/>
    <w:rsid w:val="005D44DB"/>
    <w:rsid w:val="005D5835"/>
    <w:rsid w:val="005D5E78"/>
    <w:rsid w:val="005D7EC7"/>
    <w:rsid w:val="005D7FBC"/>
    <w:rsid w:val="005E1393"/>
    <w:rsid w:val="005E7DE9"/>
    <w:rsid w:val="005F25E0"/>
    <w:rsid w:val="005F275C"/>
    <w:rsid w:val="005F4343"/>
    <w:rsid w:val="005F43F7"/>
    <w:rsid w:val="005F5708"/>
    <w:rsid w:val="005F5998"/>
    <w:rsid w:val="005F6676"/>
    <w:rsid w:val="005F6F10"/>
    <w:rsid w:val="005F720B"/>
    <w:rsid w:val="005F7BFD"/>
    <w:rsid w:val="00600E6C"/>
    <w:rsid w:val="00601202"/>
    <w:rsid w:val="006021D4"/>
    <w:rsid w:val="006027A7"/>
    <w:rsid w:val="006035D6"/>
    <w:rsid w:val="0060425F"/>
    <w:rsid w:val="00604902"/>
    <w:rsid w:val="00604E95"/>
    <w:rsid w:val="006057BD"/>
    <w:rsid w:val="00606109"/>
    <w:rsid w:val="006066C4"/>
    <w:rsid w:val="006069E2"/>
    <w:rsid w:val="00606FA7"/>
    <w:rsid w:val="00607859"/>
    <w:rsid w:val="00607B4A"/>
    <w:rsid w:val="006100E1"/>
    <w:rsid w:val="00611007"/>
    <w:rsid w:val="00611B8B"/>
    <w:rsid w:val="00611E08"/>
    <w:rsid w:val="006123D0"/>
    <w:rsid w:val="006128B9"/>
    <w:rsid w:val="00612A8C"/>
    <w:rsid w:val="00615321"/>
    <w:rsid w:val="0061613C"/>
    <w:rsid w:val="00617451"/>
    <w:rsid w:val="006174DD"/>
    <w:rsid w:val="00620268"/>
    <w:rsid w:val="0062046C"/>
    <w:rsid w:val="006208D2"/>
    <w:rsid w:val="006218F9"/>
    <w:rsid w:val="0062272A"/>
    <w:rsid w:val="00623414"/>
    <w:rsid w:val="006263FE"/>
    <w:rsid w:val="00626E7D"/>
    <w:rsid w:val="00627071"/>
    <w:rsid w:val="00627569"/>
    <w:rsid w:val="00630172"/>
    <w:rsid w:val="00630E0C"/>
    <w:rsid w:val="0063101C"/>
    <w:rsid w:val="006325D8"/>
    <w:rsid w:val="00632E07"/>
    <w:rsid w:val="00633DAB"/>
    <w:rsid w:val="00633EE0"/>
    <w:rsid w:val="006351C1"/>
    <w:rsid w:val="006354ED"/>
    <w:rsid w:val="00635BF7"/>
    <w:rsid w:val="00636AA2"/>
    <w:rsid w:val="00637B1D"/>
    <w:rsid w:val="006405FF"/>
    <w:rsid w:val="00640DAB"/>
    <w:rsid w:val="00643D93"/>
    <w:rsid w:val="00643F22"/>
    <w:rsid w:val="006445A7"/>
    <w:rsid w:val="006453AB"/>
    <w:rsid w:val="0064630B"/>
    <w:rsid w:val="006466DE"/>
    <w:rsid w:val="0064719C"/>
    <w:rsid w:val="006474F5"/>
    <w:rsid w:val="00647C7A"/>
    <w:rsid w:val="0065107F"/>
    <w:rsid w:val="006512AC"/>
    <w:rsid w:val="0065326A"/>
    <w:rsid w:val="00655FE5"/>
    <w:rsid w:val="006564F4"/>
    <w:rsid w:val="00656945"/>
    <w:rsid w:val="0065779C"/>
    <w:rsid w:val="00657EDB"/>
    <w:rsid w:val="006615C0"/>
    <w:rsid w:val="006634F3"/>
    <w:rsid w:val="0066447F"/>
    <w:rsid w:val="00665220"/>
    <w:rsid w:val="0066613B"/>
    <w:rsid w:val="0066643B"/>
    <w:rsid w:val="0066743A"/>
    <w:rsid w:val="00667CA3"/>
    <w:rsid w:val="0067069F"/>
    <w:rsid w:val="00671B69"/>
    <w:rsid w:val="006728D0"/>
    <w:rsid w:val="0067417E"/>
    <w:rsid w:val="006745FD"/>
    <w:rsid w:val="00674902"/>
    <w:rsid w:val="00674DD0"/>
    <w:rsid w:val="00674F21"/>
    <w:rsid w:val="0067537B"/>
    <w:rsid w:val="006757ED"/>
    <w:rsid w:val="00675DC0"/>
    <w:rsid w:val="00676509"/>
    <w:rsid w:val="006768CD"/>
    <w:rsid w:val="00676C0C"/>
    <w:rsid w:val="00676C14"/>
    <w:rsid w:val="00676FBF"/>
    <w:rsid w:val="006777CB"/>
    <w:rsid w:val="00680C71"/>
    <w:rsid w:val="00680D66"/>
    <w:rsid w:val="006811F9"/>
    <w:rsid w:val="0068208A"/>
    <w:rsid w:val="00682182"/>
    <w:rsid w:val="00682C8E"/>
    <w:rsid w:val="00682CD4"/>
    <w:rsid w:val="00683CEB"/>
    <w:rsid w:val="0068408D"/>
    <w:rsid w:val="00684859"/>
    <w:rsid w:val="006852E0"/>
    <w:rsid w:val="006859BC"/>
    <w:rsid w:val="006864E4"/>
    <w:rsid w:val="0069183B"/>
    <w:rsid w:val="00697C00"/>
    <w:rsid w:val="00697D23"/>
    <w:rsid w:val="006A04B3"/>
    <w:rsid w:val="006A3048"/>
    <w:rsid w:val="006A36D8"/>
    <w:rsid w:val="006A597C"/>
    <w:rsid w:val="006A5F5E"/>
    <w:rsid w:val="006A7C5A"/>
    <w:rsid w:val="006B002F"/>
    <w:rsid w:val="006B1302"/>
    <w:rsid w:val="006B334F"/>
    <w:rsid w:val="006B336D"/>
    <w:rsid w:val="006B37F5"/>
    <w:rsid w:val="006B427B"/>
    <w:rsid w:val="006B4BA7"/>
    <w:rsid w:val="006C2615"/>
    <w:rsid w:val="006C2E8B"/>
    <w:rsid w:val="006C4663"/>
    <w:rsid w:val="006C62FD"/>
    <w:rsid w:val="006C6471"/>
    <w:rsid w:val="006C647A"/>
    <w:rsid w:val="006C686D"/>
    <w:rsid w:val="006C6BF8"/>
    <w:rsid w:val="006D001D"/>
    <w:rsid w:val="006D064D"/>
    <w:rsid w:val="006D093B"/>
    <w:rsid w:val="006D1365"/>
    <w:rsid w:val="006D3482"/>
    <w:rsid w:val="006D5E9E"/>
    <w:rsid w:val="006E0CA1"/>
    <w:rsid w:val="006E1392"/>
    <w:rsid w:val="006E1884"/>
    <w:rsid w:val="006E188E"/>
    <w:rsid w:val="006E1EDB"/>
    <w:rsid w:val="006E37E5"/>
    <w:rsid w:val="006E3B46"/>
    <w:rsid w:val="006E43C6"/>
    <w:rsid w:val="006E49CD"/>
    <w:rsid w:val="006E4BA8"/>
    <w:rsid w:val="006E66A0"/>
    <w:rsid w:val="006E67FD"/>
    <w:rsid w:val="006F2242"/>
    <w:rsid w:val="006F23B7"/>
    <w:rsid w:val="006F471B"/>
    <w:rsid w:val="006F4E66"/>
    <w:rsid w:val="006F5DE7"/>
    <w:rsid w:val="006F671C"/>
    <w:rsid w:val="006F798E"/>
    <w:rsid w:val="006F7F0F"/>
    <w:rsid w:val="007001A3"/>
    <w:rsid w:val="00700900"/>
    <w:rsid w:val="00700C77"/>
    <w:rsid w:val="00700F28"/>
    <w:rsid w:val="007014E1"/>
    <w:rsid w:val="00701CA1"/>
    <w:rsid w:val="0070203B"/>
    <w:rsid w:val="00703BA0"/>
    <w:rsid w:val="00704630"/>
    <w:rsid w:val="007053CD"/>
    <w:rsid w:val="00705F58"/>
    <w:rsid w:val="00706574"/>
    <w:rsid w:val="00706AE7"/>
    <w:rsid w:val="00706D21"/>
    <w:rsid w:val="00707343"/>
    <w:rsid w:val="00707758"/>
    <w:rsid w:val="0071063E"/>
    <w:rsid w:val="00712385"/>
    <w:rsid w:val="00713E7A"/>
    <w:rsid w:val="0071533D"/>
    <w:rsid w:val="007156EB"/>
    <w:rsid w:val="00715EA9"/>
    <w:rsid w:val="00716A11"/>
    <w:rsid w:val="00717319"/>
    <w:rsid w:val="007173C2"/>
    <w:rsid w:val="007201B0"/>
    <w:rsid w:val="00722138"/>
    <w:rsid w:val="00722D67"/>
    <w:rsid w:val="007244DA"/>
    <w:rsid w:val="00724644"/>
    <w:rsid w:val="00725326"/>
    <w:rsid w:val="007255C3"/>
    <w:rsid w:val="00725B68"/>
    <w:rsid w:val="00730425"/>
    <w:rsid w:val="00730A12"/>
    <w:rsid w:val="00731EC5"/>
    <w:rsid w:val="00733307"/>
    <w:rsid w:val="00733D60"/>
    <w:rsid w:val="00734878"/>
    <w:rsid w:val="0073540E"/>
    <w:rsid w:val="00735B53"/>
    <w:rsid w:val="007362EF"/>
    <w:rsid w:val="00736416"/>
    <w:rsid w:val="00736E2A"/>
    <w:rsid w:val="007378A4"/>
    <w:rsid w:val="00741759"/>
    <w:rsid w:val="0074301C"/>
    <w:rsid w:val="007463D0"/>
    <w:rsid w:val="0075130A"/>
    <w:rsid w:val="00751558"/>
    <w:rsid w:val="00752122"/>
    <w:rsid w:val="007531AB"/>
    <w:rsid w:val="00753D80"/>
    <w:rsid w:val="0075424E"/>
    <w:rsid w:val="007553CC"/>
    <w:rsid w:val="007557CC"/>
    <w:rsid w:val="00756368"/>
    <w:rsid w:val="007567FD"/>
    <w:rsid w:val="00756911"/>
    <w:rsid w:val="00756CBE"/>
    <w:rsid w:val="00760944"/>
    <w:rsid w:val="00763A6C"/>
    <w:rsid w:val="00763ED4"/>
    <w:rsid w:val="00765E6D"/>
    <w:rsid w:val="007668BB"/>
    <w:rsid w:val="00766E01"/>
    <w:rsid w:val="00767180"/>
    <w:rsid w:val="00770C43"/>
    <w:rsid w:val="00770D37"/>
    <w:rsid w:val="00771370"/>
    <w:rsid w:val="007714AB"/>
    <w:rsid w:val="007727D2"/>
    <w:rsid w:val="0077286A"/>
    <w:rsid w:val="0077298C"/>
    <w:rsid w:val="0077418C"/>
    <w:rsid w:val="00775AED"/>
    <w:rsid w:val="00775DA0"/>
    <w:rsid w:val="0077710D"/>
    <w:rsid w:val="007774CD"/>
    <w:rsid w:val="00780766"/>
    <w:rsid w:val="007812D4"/>
    <w:rsid w:val="007815E3"/>
    <w:rsid w:val="007818B2"/>
    <w:rsid w:val="00783E67"/>
    <w:rsid w:val="00784080"/>
    <w:rsid w:val="00784577"/>
    <w:rsid w:val="00784874"/>
    <w:rsid w:val="00784EB6"/>
    <w:rsid w:val="00785642"/>
    <w:rsid w:val="0078574B"/>
    <w:rsid w:val="00786B7E"/>
    <w:rsid w:val="00787A07"/>
    <w:rsid w:val="00787E27"/>
    <w:rsid w:val="00790189"/>
    <w:rsid w:val="00790D67"/>
    <w:rsid w:val="00790D85"/>
    <w:rsid w:val="00790F85"/>
    <w:rsid w:val="007912F2"/>
    <w:rsid w:val="00791562"/>
    <w:rsid w:val="00793486"/>
    <w:rsid w:val="00793BD5"/>
    <w:rsid w:val="00793E18"/>
    <w:rsid w:val="007946D2"/>
    <w:rsid w:val="007957E8"/>
    <w:rsid w:val="007A0200"/>
    <w:rsid w:val="007A1C13"/>
    <w:rsid w:val="007A25B3"/>
    <w:rsid w:val="007A2EC5"/>
    <w:rsid w:val="007A4385"/>
    <w:rsid w:val="007A6C83"/>
    <w:rsid w:val="007A712F"/>
    <w:rsid w:val="007A773A"/>
    <w:rsid w:val="007B1627"/>
    <w:rsid w:val="007B1649"/>
    <w:rsid w:val="007B1A36"/>
    <w:rsid w:val="007B3A54"/>
    <w:rsid w:val="007B3A97"/>
    <w:rsid w:val="007B4143"/>
    <w:rsid w:val="007B4165"/>
    <w:rsid w:val="007B469F"/>
    <w:rsid w:val="007B65B0"/>
    <w:rsid w:val="007B6CE1"/>
    <w:rsid w:val="007B7F4D"/>
    <w:rsid w:val="007B7FEB"/>
    <w:rsid w:val="007C0667"/>
    <w:rsid w:val="007C15A3"/>
    <w:rsid w:val="007C1D63"/>
    <w:rsid w:val="007C201E"/>
    <w:rsid w:val="007C2438"/>
    <w:rsid w:val="007C253E"/>
    <w:rsid w:val="007C2B54"/>
    <w:rsid w:val="007C2BF6"/>
    <w:rsid w:val="007C3A7F"/>
    <w:rsid w:val="007C4977"/>
    <w:rsid w:val="007C4D02"/>
    <w:rsid w:val="007C4DC7"/>
    <w:rsid w:val="007C4F71"/>
    <w:rsid w:val="007C5862"/>
    <w:rsid w:val="007C6AA0"/>
    <w:rsid w:val="007C7CDF"/>
    <w:rsid w:val="007D0093"/>
    <w:rsid w:val="007D055E"/>
    <w:rsid w:val="007D1394"/>
    <w:rsid w:val="007D29BB"/>
    <w:rsid w:val="007D4183"/>
    <w:rsid w:val="007D41C9"/>
    <w:rsid w:val="007D4545"/>
    <w:rsid w:val="007D4DEF"/>
    <w:rsid w:val="007D4F20"/>
    <w:rsid w:val="007D6D4E"/>
    <w:rsid w:val="007D7219"/>
    <w:rsid w:val="007D7F0C"/>
    <w:rsid w:val="007E05E4"/>
    <w:rsid w:val="007E19FD"/>
    <w:rsid w:val="007E36A6"/>
    <w:rsid w:val="007E36DB"/>
    <w:rsid w:val="007E3AAD"/>
    <w:rsid w:val="007E3CFF"/>
    <w:rsid w:val="007E5683"/>
    <w:rsid w:val="007E5B66"/>
    <w:rsid w:val="007E5F19"/>
    <w:rsid w:val="007F08FB"/>
    <w:rsid w:val="007F0F2D"/>
    <w:rsid w:val="007F16FF"/>
    <w:rsid w:val="007F2782"/>
    <w:rsid w:val="007F2955"/>
    <w:rsid w:val="007F2BF6"/>
    <w:rsid w:val="007F2D75"/>
    <w:rsid w:val="007F4716"/>
    <w:rsid w:val="007F4851"/>
    <w:rsid w:val="007F4F33"/>
    <w:rsid w:val="007F5CF4"/>
    <w:rsid w:val="007F645D"/>
    <w:rsid w:val="007F713E"/>
    <w:rsid w:val="007F7744"/>
    <w:rsid w:val="007F7FB0"/>
    <w:rsid w:val="0080065F"/>
    <w:rsid w:val="00800E76"/>
    <w:rsid w:val="00800FBF"/>
    <w:rsid w:val="008010E4"/>
    <w:rsid w:val="0080177A"/>
    <w:rsid w:val="008018F8"/>
    <w:rsid w:val="00804CD3"/>
    <w:rsid w:val="0080543C"/>
    <w:rsid w:val="00805D1C"/>
    <w:rsid w:val="008064FC"/>
    <w:rsid w:val="008065B3"/>
    <w:rsid w:val="00806D25"/>
    <w:rsid w:val="00807A6B"/>
    <w:rsid w:val="008102C2"/>
    <w:rsid w:val="0081060D"/>
    <w:rsid w:val="0081083D"/>
    <w:rsid w:val="0081092A"/>
    <w:rsid w:val="00810CB9"/>
    <w:rsid w:val="00810EA9"/>
    <w:rsid w:val="0081101B"/>
    <w:rsid w:val="00811279"/>
    <w:rsid w:val="008123F4"/>
    <w:rsid w:val="008125A9"/>
    <w:rsid w:val="00812816"/>
    <w:rsid w:val="00812C15"/>
    <w:rsid w:val="00812CA2"/>
    <w:rsid w:val="00812E53"/>
    <w:rsid w:val="00814D89"/>
    <w:rsid w:val="00815C7D"/>
    <w:rsid w:val="008168DF"/>
    <w:rsid w:val="00817714"/>
    <w:rsid w:val="00817D4F"/>
    <w:rsid w:val="00820B10"/>
    <w:rsid w:val="00820DE4"/>
    <w:rsid w:val="008216FB"/>
    <w:rsid w:val="00821EDD"/>
    <w:rsid w:val="0082263A"/>
    <w:rsid w:val="008230B2"/>
    <w:rsid w:val="00824276"/>
    <w:rsid w:val="00824877"/>
    <w:rsid w:val="00824948"/>
    <w:rsid w:val="00827C55"/>
    <w:rsid w:val="00827CC2"/>
    <w:rsid w:val="00827FB9"/>
    <w:rsid w:val="00831AB0"/>
    <w:rsid w:val="00832C25"/>
    <w:rsid w:val="00834BE2"/>
    <w:rsid w:val="00834F05"/>
    <w:rsid w:val="00836EBD"/>
    <w:rsid w:val="00837A48"/>
    <w:rsid w:val="00840229"/>
    <w:rsid w:val="008408F0"/>
    <w:rsid w:val="00840C55"/>
    <w:rsid w:val="00841A1F"/>
    <w:rsid w:val="008424CF"/>
    <w:rsid w:val="00843522"/>
    <w:rsid w:val="00843550"/>
    <w:rsid w:val="00845630"/>
    <w:rsid w:val="0084687C"/>
    <w:rsid w:val="008476F4"/>
    <w:rsid w:val="008511BB"/>
    <w:rsid w:val="008514C1"/>
    <w:rsid w:val="00851512"/>
    <w:rsid w:val="008517AC"/>
    <w:rsid w:val="00853085"/>
    <w:rsid w:val="00853CDA"/>
    <w:rsid w:val="008562C0"/>
    <w:rsid w:val="00856611"/>
    <w:rsid w:val="00857BE9"/>
    <w:rsid w:val="008601EA"/>
    <w:rsid w:val="00860637"/>
    <w:rsid w:val="00860674"/>
    <w:rsid w:val="00860789"/>
    <w:rsid w:val="00860D0D"/>
    <w:rsid w:val="00861A3A"/>
    <w:rsid w:val="00861A9E"/>
    <w:rsid w:val="00862585"/>
    <w:rsid w:val="0086414A"/>
    <w:rsid w:val="008642F4"/>
    <w:rsid w:val="00864314"/>
    <w:rsid w:val="00866656"/>
    <w:rsid w:val="0086695A"/>
    <w:rsid w:val="00866BA6"/>
    <w:rsid w:val="00867954"/>
    <w:rsid w:val="00872349"/>
    <w:rsid w:val="0087349E"/>
    <w:rsid w:val="00874361"/>
    <w:rsid w:val="00875BB5"/>
    <w:rsid w:val="00876919"/>
    <w:rsid w:val="00877DCD"/>
    <w:rsid w:val="00880039"/>
    <w:rsid w:val="00881391"/>
    <w:rsid w:val="00881895"/>
    <w:rsid w:val="0088262A"/>
    <w:rsid w:val="00883707"/>
    <w:rsid w:val="008843CE"/>
    <w:rsid w:val="00885D71"/>
    <w:rsid w:val="00886859"/>
    <w:rsid w:val="00886F81"/>
    <w:rsid w:val="00890895"/>
    <w:rsid w:val="008909C7"/>
    <w:rsid w:val="00890A8E"/>
    <w:rsid w:val="00890B31"/>
    <w:rsid w:val="00891A73"/>
    <w:rsid w:val="00893011"/>
    <w:rsid w:val="0089422C"/>
    <w:rsid w:val="008959B3"/>
    <w:rsid w:val="008960F4"/>
    <w:rsid w:val="0089628C"/>
    <w:rsid w:val="008974AC"/>
    <w:rsid w:val="00897836"/>
    <w:rsid w:val="008A15CA"/>
    <w:rsid w:val="008A2765"/>
    <w:rsid w:val="008A2C4E"/>
    <w:rsid w:val="008A3080"/>
    <w:rsid w:val="008A3527"/>
    <w:rsid w:val="008A36E0"/>
    <w:rsid w:val="008A4249"/>
    <w:rsid w:val="008A4740"/>
    <w:rsid w:val="008A4FD3"/>
    <w:rsid w:val="008A515A"/>
    <w:rsid w:val="008A565D"/>
    <w:rsid w:val="008A5E7A"/>
    <w:rsid w:val="008A7604"/>
    <w:rsid w:val="008B05BE"/>
    <w:rsid w:val="008B0C8B"/>
    <w:rsid w:val="008B177D"/>
    <w:rsid w:val="008B178C"/>
    <w:rsid w:val="008B18BE"/>
    <w:rsid w:val="008B2417"/>
    <w:rsid w:val="008B2498"/>
    <w:rsid w:val="008B294D"/>
    <w:rsid w:val="008B35FA"/>
    <w:rsid w:val="008B373F"/>
    <w:rsid w:val="008B4004"/>
    <w:rsid w:val="008B4E60"/>
    <w:rsid w:val="008B5B5E"/>
    <w:rsid w:val="008B6450"/>
    <w:rsid w:val="008B6554"/>
    <w:rsid w:val="008B6F35"/>
    <w:rsid w:val="008B7472"/>
    <w:rsid w:val="008B7909"/>
    <w:rsid w:val="008B7FD1"/>
    <w:rsid w:val="008C15FC"/>
    <w:rsid w:val="008C1753"/>
    <w:rsid w:val="008C308A"/>
    <w:rsid w:val="008C346F"/>
    <w:rsid w:val="008C34A2"/>
    <w:rsid w:val="008C36F8"/>
    <w:rsid w:val="008C40F5"/>
    <w:rsid w:val="008C4199"/>
    <w:rsid w:val="008C4C94"/>
    <w:rsid w:val="008C5077"/>
    <w:rsid w:val="008C79C6"/>
    <w:rsid w:val="008C7D46"/>
    <w:rsid w:val="008D0633"/>
    <w:rsid w:val="008D116C"/>
    <w:rsid w:val="008D3B58"/>
    <w:rsid w:val="008D4465"/>
    <w:rsid w:val="008D44A5"/>
    <w:rsid w:val="008D4C45"/>
    <w:rsid w:val="008D50C3"/>
    <w:rsid w:val="008D5512"/>
    <w:rsid w:val="008D60A8"/>
    <w:rsid w:val="008D6FEF"/>
    <w:rsid w:val="008D7C55"/>
    <w:rsid w:val="008D7F28"/>
    <w:rsid w:val="008E05EF"/>
    <w:rsid w:val="008E0616"/>
    <w:rsid w:val="008E1726"/>
    <w:rsid w:val="008E1C80"/>
    <w:rsid w:val="008E2532"/>
    <w:rsid w:val="008E3E2B"/>
    <w:rsid w:val="008E414C"/>
    <w:rsid w:val="008E4CB7"/>
    <w:rsid w:val="008E4CCF"/>
    <w:rsid w:val="008E50EA"/>
    <w:rsid w:val="008E5AA8"/>
    <w:rsid w:val="008F35D6"/>
    <w:rsid w:val="008F3D54"/>
    <w:rsid w:val="008F427A"/>
    <w:rsid w:val="008F4287"/>
    <w:rsid w:val="008F4449"/>
    <w:rsid w:val="008F4681"/>
    <w:rsid w:val="008F5C03"/>
    <w:rsid w:val="008F76D9"/>
    <w:rsid w:val="00900067"/>
    <w:rsid w:val="009002DB"/>
    <w:rsid w:val="009006B4"/>
    <w:rsid w:val="009015FF"/>
    <w:rsid w:val="0090166B"/>
    <w:rsid w:val="00901A35"/>
    <w:rsid w:val="00903602"/>
    <w:rsid w:val="00904004"/>
    <w:rsid w:val="00906951"/>
    <w:rsid w:val="00906F1A"/>
    <w:rsid w:val="00907CF6"/>
    <w:rsid w:val="009123C6"/>
    <w:rsid w:val="00912FCF"/>
    <w:rsid w:val="00913859"/>
    <w:rsid w:val="00914092"/>
    <w:rsid w:val="009159C8"/>
    <w:rsid w:val="00916ACB"/>
    <w:rsid w:val="009179B5"/>
    <w:rsid w:val="00921798"/>
    <w:rsid w:val="00921D96"/>
    <w:rsid w:val="00922A19"/>
    <w:rsid w:val="0092370F"/>
    <w:rsid w:val="00923E83"/>
    <w:rsid w:val="009242F6"/>
    <w:rsid w:val="00926ACC"/>
    <w:rsid w:val="00927805"/>
    <w:rsid w:val="00927939"/>
    <w:rsid w:val="009306B7"/>
    <w:rsid w:val="0093135A"/>
    <w:rsid w:val="009317E1"/>
    <w:rsid w:val="0093388E"/>
    <w:rsid w:val="0093445B"/>
    <w:rsid w:val="00934C85"/>
    <w:rsid w:val="00935317"/>
    <w:rsid w:val="00935BAD"/>
    <w:rsid w:val="00936026"/>
    <w:rsid w:val="00936250"/>
    <w:rsid w:val="00937935"/>
    <w:rsid w:val="0094093E"/>
    <w:rsid w:val="009410F6"/>
    <w:rsid w:val="00941953"/>
    <w:rsid w:val="00942287"/>
    <w:rsid w:val="00942643"/>
    <w:rsid w:val="00943521"/>
    <w:rsid w:val="00943B28"/>
    <w:rsid w:val="00943C6D"/>
    <w:rsid w:val="0094649A"/>
    <w:rsid w:val="00946649"/>
    <w:rsid w:val="009517C8"/>
    <w:rsid w:val="00951F04"/>
    <w:rsid w:val="00952002"/>
    <w:rsid w:val="009521C7"/>
    <w:rsid w:val="00953FFC"/>
    <w:rsid w:val="00954526"/>
    <w:rsid w:val="0095476B"/>
    <w:rsid w:val="009550F0"/>
    <w:rsid w:val="0095513A"/>
    <w:rsid w:val="00955505"/>
    <w:rsid w:val="00957592"/>
    <w:rsid w:val="00960B9A"/>
    <w:rsid w:val="00963011"/>
    <w:rsid w:val="009646E7"/>
    <w:rsid w:val="00965166"/>
    <w:rsid w:val="00965DEB"/>
    <w:rsid w:val="009669F0"/>
    <w:rsid w:val="00966C11"/>
    <w:rsid w:val="00966DA2"/>
    <w:rsid w:val="00967A11"/>
    <w:rsid w:val="00972A4D"/>
    <w:rsid w:val="0097318F"/>
    <w:rsid w:val="00973D70"/>
    <w:rsid w:val="00973F4F"/>
    <w:rsid w:val="00974B82"/>
    <w:rsid w:val="00974C0C"/>
    <w:rsid w:val="0097564B"/>
    <w:rsid w:val="0097611F"/>
    <w:rsid w:val="009772C0"/>
    <w:rsid w:val="00977A25"/>
    <w:rsid w:val="00977C7E"/>
    <w:rsid w:val="00980A6F"/>
    <w:rsid w:val="00981913"/>
    <w:rsid w:val="0098334B"/>
    <w:rsid w:val="00983462"/>
    <w:rsid w:val="009838BA"/>
    <w:rsid w:val="00985774"/>
    <w:rsid w:val="00985A60"/>
    <w:rsid w:val="00985B87"/>
    <w:rsid w:val="00985E06"/>
    <w:rsid w:val="00986E59"/>
    <w:rsid w:val="009877E3"/>
    <w:rsid w:val="00987CAC"/>
    <w:rsid w:val="009923C7"/>
    <w:rsid w:val="00993032"/>
    <w:rsid w:val="00993980"/>
    <w:rsid w:val="00994372"/>
    <w:rsid w:val="00995795"/>
    <w:rsid w:val="0099740F"/>
    <w:rsid w:val="00997777"/>
    <w:rsid w:val="00997CD2"/>
    <w:rsid w:val="009A001A"/>
    <w:rsid w:val="009A0ACB"/>
    <w:rsid w:val="009A1CCB"/>
    <w:rsid w:val="009A1E90"/>
    <w:rsid w:val="009A2A79"/>
    <w:rsid w:val="009A32A9"/>
    <w:rsid w:val="009A3BD8"/>
    <w:rsid w:val="009A6DBE"/>
    <w:rsid w:val="009A6EE9"/>
    <w:rsid w:val="009B0CC6"/>
    <w:rsid w:val="009B0FE8"/>
    <w:rsid w:val="009B20B7"/>
    <w:rsid w:val="009B2474"/>
    <w:rsid w:val="009B305E"/>
    <w:rsid w:val="009B4447"/>
    <w:rsid w:val="009C1092"/>
    <w:rsid w:val="009C16A2"/>
    <w:rsid w:val="009C222F"/>
    <w:rsid w:val="009C33BB"/>
    <w:rsid w:val="009C3CA6"/>
    <w:rsid w:val="009C4AF2"/>
    <w:rsid w:val="009C5617"/>
    <w:rsid w:val="009C76F1"/>
    <w:rsid w:val="009C7C90"/>
    <w:rsid w:val="009C7E56"/>
    <w:rsid w:val="009D0A87"/>
    <w:rsid w:val="009D1D81"/>
    <w:rsid w:val="009D1E98"/>
    <w:rsid w:val="009D2225"/>
    <w:rsid w:val="009D33A2"/>
    <w:rsid w:val="009D33EC"/>
    <w:rsid w:val="009D34D6"/>
    <w:rsid w:val="009D4F69"/>
    <w:rsid w:val="009D5A22"/>
    <w:rsid w:val="009D69E3"/>
    <w:rsid w:val="009E0F26"/>
    <w:rsid w:val="009E120C"/>
    <w:rsid w:val="009E3786"/>
    <w:rsid w:val="009E4B1F"/>
    <w:rsid w:val="009E543D"/>
    <w:rsid w:val="009E66DB"/>
    <w:rsid w:val="009F0801"/>
    <w:rsid w:val="009F2837"/>
    <w:rsid w:val="009F2A35"/>
    <w:rsid w:val="009F63AA"/>
    <w:rsid w:val="009F71DF"/>
    <w:rsid w:val="009F75A2"/>
    <w:rsid w:val="00A003BD"/>
    <w:rsid w:val="00A01842"/>
    <w:rsid w:val="00A02F1D"/>
    <w:rsid w:val="00A0456B"/>
    <w:rsid w:val="00A052C3"/>
    <w:rsid w:val="00A05742"/>
    <w:rsid w:val="00A05F7B"/>
    <w:rsid w:val="00A07029"/>
    <w:rsid w:val="00A0728F"/>
    <w:rsid w:val="00A072A4"/>
    <w:rsid w:val="00A100E0"/>
    <w:rsid w:val="00A109C6"/>
    <w:rsid w:val="00A10C94"/>
    <w:rsid w:val="00A119A1"/>
    <w:rsid w:val="00A135E5"/>
    <w:rsid w:val="00A13720"/>
    <w:rsid w:val="00A13BE1"/>
    <w:rsid w:val="00A13E33"/>
    <w:rsid w:val="00A14711"/>
    <w:rsid w:val="00A14A14"/>
    <w:rsid w:val="00A17499"/>
    <w:rsid w:val="00A17B00"/>
    <w:rsid w:val="00A17E0A"/>
    <w:rsid w:val="00A20019"/>
    <w:rsid w:val="00A20294"/>
    <w:rsid w:val="00A21CDE"/>
    <w:rsid w:val="00A21F33"/>
    <w:rsid w:val="00A220D6"/>
    <w:rsid w:val="00A226CD"/>
    <w:rsid w:val="00A22BBA"/>
    <w:rsid w:val="00A23E16"/>
    <w:rsid w:val="00A243BA"/>
    <w:rsid w:val="00A24588"/>
    <w:rsid w:val="00A263A8"/>
    <w:rsid w:val="00A26487"/>
    <w:rsid w:val="00A26803"/>
    <w:rsid w:val="00A26924"/>
    <w:rsid w:val="00A2737F"/>
    <w:rsid w:val="00A310E3"/>
    <w:rsid w:val="00A3242E"/>
    <w:rsid w:val="00A33032"/>
    <w:rsid w:val="00A3318D"/>
    <w:rsid w:val="00A33345"/>
    <w:rsid w:val="00A34B73"/>
    <w:rsid w:val="00A35620"/>
    <w:rsid w:val="00A37E71"/>
    <w:rsid w:val="00A40AD7"/>
    <w:rsid w:val="00A40DAA"/>
    <w:rsid w:val="00A40EA4"/>
    <w:rsid w:val="00A41102"/>
    <w:rsid w:val="00A41CE2"/>
    <w:rsid w:val="00A4269E"/>
    <w:rsid w:val="00A450E1"/>
    <w:rsid w:val="00A46AC9"/>
    <w:rsid w:val="00A47A1E"/>
    <w:rsid w:val="00A50997"/>
    <w:rsid w:val="00A51EFD"/>
    <w:rsid w:val="00A52580"/>
    <w:rsid w:val="00A53152"/>
    <w:rsid w:val="00A538F7"/>
    <w:rsid w:val="00A546D4"/>
    <w:rsid w:val="00A54B6F"/>
    <w:rsid w:val="00A5539C"/>
    <w:rsid w:val="00A553A1"/>
    <w:rsid w:val="00A55EE0"/>
    <w:rsid w:val="00A60ABA"/>
    <w:rsid w:val="00A61963"/>
    <w:rsid w:val="00A628AA"/>
    <w:rsid w:val="00A6343E"/>
    <w:rsid w:val="00A64755"/>
    <w:rsid w:val="00A65214"/>
    <w:rsid w:val="00A65364"/>
    <w:rsid w:val="00A659A3"/>
    <w:rsid w:val="00A65DC0"/>
    <w:rsid w:val="00A65EB8"/>
    <w:rsid w:val="00A65F5E"/>
    <w:rsid w:val="00A65FBF"/>
    <w:rsid w:val="00A7051A"/>
    <w:rsid w:val="00A70728"/>
    <w:rsid w:val="00A71306"/>
    <w:rsid w:val="00A73246"/>
    <w:rsid w:val="00A73475"/>
    <w:rsid w:val="00A75D85"/>
    <w:rsid w:val="00A768AF"/>
    <w:rsid w:val="00A77875"/>
    <w:rsid w:val="00A80210"/>
    <w:rsid w:val="00A80377"/>
    <w:rsid w:val="00A80915"/>
    <w:rsid w:val="00A8176E"/>
    <w:rsid w:val="00A81EDD"/>
    <w:rsid w:val="00A823F5"/>
    <w:rsid w:val="00A82B6B"/>
    <w:rsid w:val="00A82D6F"/>
    <w:rsid w:val="00A84739"/>
    <w:rsid w:val="00A85D14"/>
    <w:rsid w:val="00A86A4C"/>
    <w:rsid w:val="00A86CA7"/>
    <w:rsid w:val="00A86F53"/>
    <w:rsid w:val="00A87B96"/>
    <w:rsid w:val="00A904A6"/>
    <w:rsid w:val="00A916F2"/>
    <w:rsid w:val="00A91D2C"/>
    <w:rsid w:val="00A929FF"/>
    <w:rsid w:val="00A94138"/>
    <w:rsid w:val="00A94C3D"/>
    <w:rsid w:val="00A9585B"/>
    <w:rsid w:val="00A9586A"/>
    <w:rsid w:val="00A96274"/>
    <w:rsid w:val="00A96403"/>
    <w:rsid w:val="00A96690"/>
    <w:rsid w:val="00A96A40"/>
    <w:rsid w:val="00AA0611"/>
    <w:rsid w:val="00AA18DA"/>
    <w:rsid w:val="00AA2B0D"/>
    <w:rsid w:val="00AA2C2C"/>
    <w:rsid w:val="00AA2C4B"/>
    <w:rsid w:val="00AA3A90"/>
    <w:rsid w:val="00AA4579"/>
    <w:rsid w:val="00AA5131"/>
    <w:rsid w:val="00AA7793"/>
    <w:rsid w:val="00AB005B"/>
    <w:rsid w:val="00AB006B"/>
    <w:rsid w:val="00AB044B"/>
    <w:rsid w:val="00AB0FDA"/>
    <w:rsid w:val="00AB1497"/>
    <w:rsid w:val="00AB32A4"/>
    <w:rsid w:val="00AB38A5"/>
    <w:rsid w:val="00AB3DF9"/>
    <w:rsid w:val="00AB603E"/>
    <w:rsid w:val="00AB6C71"/>
    <w:rsid w:val="00AB7ABF"/>
    <w:rsid w:val="00AC1307"/>
    <w:rsid w:val="00AC3CE5"/>
    <w:rsid w:val="00AC46EA"/>
    <w:rsid w:val="00AC58F5"/>
    <w:rsid w:val="00AC7CC4"/>
    <w:rsid w:val="00AD0104"/>
    <w:rsid w:val="00AD011D"/>
    <w:rsid w:val="00AD0EE7"/>
    <w:rsid w:val="00AD1D53"/>
    <w:rsid w:val="00AD2CF8"/>
    <w:rsid w:val="00AD2F3C"/>
    <w:rsid w:val="00AD46CC"/>
    <w:rsid w:val="00AD5EB5"/>
    <w:rsid w:val="00AD5EF0"/>
    <w:rsid w:val="00AD5FC0"/>
    <w:rsid w:val="00AD7425"/>
    <w:rsid w:val="00AE018A"/>
    <w:rsid w:val="00AE0565"/>
    <w:rsid w:val="00AE1399"/>
    <w:rsid w:val="00AE21E8"/>
    <w:rsid w:val="00AE3056"/>
    <w:rsid w:val="00AE3174"/>
    <w:rsid w:val="00AE3D73"/>
    <w:rsid w:val="00AE47CE"/>
    <w:rsid w:val="00AE4BD2"/>
    <w:rsid w:val="00AE4F3E"/>
    <w:rsid w:val="00AE5F74"/>
    <w:rsid w:val="00AE63D1"/>
    <w:rsid w:val="00AE6BEC"/>
    <w:rsid w:val="00AF137B"/>
    <w:rsid w:val="00AF27CB"/>
    <w:rsid w:val="00AF2E41"/>
    <w:rsid w:val="00AF33F9"/>
    <w:rsid w:val="00AF425B"/>
    <w:rsid w:val="00AF4BA7"/>
    <w:rsid w:val="00AF4E89"/>
    <w:rsid w:val="00AF5098"/>
    <w:rsid w:val="00AF5AE8"/>
    <w:rsid w:val="00AF67EC"/>
    <w:rsid w:val="00AF7E4B"/>
    <w:rsid w:val="00B003F1"/>
    <w:rsid w:val="00B00EBC"/>
    <w:rsid w:val="00B01E8E"/>
    <w:rsid w:val="00B0266A"/>
    <w:rsid w:val="00B02FD9"/>
    <w:rsid w:val="00B041CC"/>
    <w:rsid w:val="00B045E9"/>
    <w:rsid w:val="00B0564A"/>
    <w:rsid w:val="00B06EFA"/>
    <w:rsid w:val="00B10DF2"/>
    <w:rsid w:val="00B11C69"/>
    <w:rsid w:val="00B12C07"/>
    <w:rsid w:val="00B13E15"/>
    <w:rsid w:val="00B146D8"/>
    <w:rsid w:val="00B15222"/>
    <w:rsid w:val="00B1589D"/>
    <w:rsid w:val="00B22350"/>
    <w:rsid w:val="00B23CD2"/>
    <w:rsid w:val="00B23F2E"/>
    <w:rsid w:val="00B261D4"/>
    <w:rsid w:val="00B267A8"/>
    <w:rsid w:val="00B27353"/>
    <w:rsid w:val="00B27EEC"/>
    <w:rsid w:val="00B30826"/>
    <w:rsid w:val="00B3094A"/>
    <w:rsid w:val="00B30AF1"/>
    <w:rsid w:val="00B30C5F"/>
    <w:rsid w:val="00B314DE"/>
    <w:rsid w:val="00B31CE2"/>
    <w:rsid w:val="00B32FC7"/>
    <w:rsid w:val="00B33D87"/>
    <w:rsid w:val="00B3423F"/>
    <w:rsid w:val="00B34C51"/>
    <w:rsid w:val="00B34FBC"/>
    <w:rsid w:val="00B35DDE"/>
    <w:rsid w:val="00B361FE"/>
    <w:rsid w:val="00B36496"/>
    <w:rsid w:val="00B36574"/>
    <w:rsid w:val="00B37693"/>
    <w:rsid w:val="00B4256C"/>
    <w:rsid w:val="00B43EC8"/>
    <w:rsid w:val="00B44153"/>
    <w:rsid w:val="00B45906"/>
    <w:rsid w:val="00B45BF3"/>
    <w:rsid w:val="00B4610E"/>
    <w:rsid w:val="00B466C9"/>
    <w:rsid w:val="00B511D7"/>
    <w:rsid w:val="00B52181"/>
    <w:rsid w:val="00B5253E"/>
    <w:rsid w:val="00B533A3"/>
    <w:rsid w:val="00B5448C"/>
    <w:rsid w:val="00B553BD"/>
    <w:rsid w:val="00B56CFC"/>
    <w:rsid w:val="00B57912"/>
    <w:rsid w:val="00B60732"/>
    <w:rsid w:val="00B61379"/>
    <w:rsid w:val="00B614FD"/>
    <w:rsid w:val="00B62920"/>
    <w:rsid w:val="00B6298B"/>
    <w:rsid w:val="00B64037"/>
    <w:rsid w:val="00B64ED0"/>
    <w:rsid w:val="00B656A3"/>
    <w:rsid w:val="00B663A5"/>
    <w:rsid w:val="00B66D0A"/>
    <w:rsid w:val="00B67A0A"/>
    <w:rsid w:val="00B67A8A"/>
    <w:rsid w:val="00B7099C"/>
    <w:rsid w:val="00B70D35"/>
    <w:rsid w:val="00B710CE"/>
    <w:rsid w:val="00B71D3A"/>
    <w:rsid w:val="00B72558"/>
    <w:rsid w:val="00B72864"/>
    <w:rsid w:val="00B73D07"/>
    <w:rsid w:val="00B744C3"/>
    <w:rsid w:val="00B746FF"/>
    <w:rsid w:val="00B7564B"/>
    <w:rsid w:val="00B75ACF"/>
    <w:rsid w:val="00B75E19"/>
    <w:rsid w:val="00B8027E"/>
    <w:rsid w:val="00B81209"/>
    <w:rsid w:val="00B81516"/>
    <w:rsid w:val="00B81E44"/>
    <w:rsid w:val="00B82609"/>
    <w:rsid w:val="00B83440"/>
    <w:rsid w:val="00B837F2"/>
    <w:rsid w:val="00B842DF"/>
    <w:rsid w:val="00B849DD"/>
    <w:rsid w:val="00B85D00"/>
    <w:rsid w:val="00B85D87"/>
    <w:rsid w:val="00B86169"/>
    <w:rsid w:val="00B871A7"/>
    <w:rsid w:val="00B908FE"/>
    <w:rsid w:val="00B92C29"/>
    <w:rsid w:val="00B92C8D"/>
    <w:rsid w:val="00B930AF"/>
    <w:rsid w:val="00B93D03"/>
    <w:rsid w:val="00B946BE"/>
    <w:rsid w:val="00B95894"/>
    <w:rsid w:val="00B95D4A"/>
    <w:rsid w:val="00B968DB"/>
    <w:rsid w:val="00B96A99"/>
    <w:rsid w:val="00B96BBA"/>
    <w:rsid w:val="00B96E3F"/>
    <w:rsid w:val="00B970FA"/>
    <w:rsid w:val="00B97575"/>
    <w:rsid w:val="00B977D9"/>
    <w:rsid w:val="00BA34E4"/>
    <w:rsid w:val="00BA4588"/>
    <w:rsid w:val="00BA4BB1"/>
    <w:rsid w:val="00BA516D"/>
    <w:rsid w:val="00BA5984"/>
    <w:rsid w:val="00BA7140"/>
    <w:rsid w:val="00BA77B5"/>
    <w:rsid w:val="00BA7D04"/>
    <w:rsid w:val="00BB03D9"/>
    <w:rsid w:val="00BB18BF"/>
    <w:rsid w:val="00BB1CBE"/>
    <w:rsid w:val="00BB2048"/>
    <w:rsid w:val="00BB293D"/>
    <w:rsid w:val="00BB3A81"/>
    <w:rsid w:val="00BB3FD9"/>
    <w:rsid w:val="00BB647F"/>
    <w:rsid w:val="00BB66A1"/>
    <w:rsid w:val="00BB761E"/>
    <w:rsid w:val="00BB7CAA"/>
    <w:rsid w:val="00BC0C1A"/>
    <w:rsid w:val="00BC1090"/>
    <w:rsid w:val="00BC1AD6"/>
    <w:rsid w:val="00BC2976"/>
    <w:rsid w:val="00BC4AA9"/>
    <w:rsid w:val="00BC5172"/>
    <w:rsid w:val="00BC529F"/>
    <w:rsid w:val="00BC537F"/>
    <w:rsid w:val="00BC5637"/>
    <w:rsid w:val="00BC7B3E"/>
    <w:rsid w:val="00BD03A5"/>
    <w:rsid w:val="00BD12A5"/>
    <w:rsid w:val="00BD18AA"/>
    <w:rsid w:val="00BD1AD0"/>
    <w:rsid w:val="00BD2D1A"/>
    <w:rsid w:val="00BD2D72"/>
    <w:rsid w:val="00BD3F67"/>
    <w:rsid w:val="00BD4054"/>
    <w:rsid w:val="00BD48EC"/>
    <w:rsid w:val="00BD4B9D"/>
    <w:rsid w:val="00BD585D"/>
    <w:rsid w:val="00BD6B76"/>
    <w:rsid w:val="00BE0044"/>
    <w:rsid w:val="00BE0D08"/>
    <w:rsid w:val="00BE17C3"/>
    <w:rsid w:val="00BE1FF2"/>
    <w:rsid w:val="00BE24AF"/>
    <w:rsid w:val="00BE3097"/>
    <w:rsid w:val="00BE3EF9"/>
    <w:rsid w:val="00BE41AC"/>
    <w:rsid w:val="00BE500D"/>
    <w:rsid w:val="00BE62AF"/>
    <w:rsid w:val="00BE6A9A"/>
    <w:rsid w:val="00BE7469"/>
    <w:rsid w:val="00BE7A4B"/>
    <w:rsid w:val="00BF02DE"/>
    <w:rsid w:val="00BF02F1"/>
    <w:rsid w:val="00BF0F29"/>
    <w:rsid w:val="00BF1885"/>
    <w:rsid w:val="00BF4F51"/>
    <w:rsid w:val="00BF583A"/>
    <w:rsid w:val="00BF7B51"/>
    <w:rsid w:val="00BF7C6F"/>
    <w:rsid w:val="00BF7CD9"/>
    <w:rsid w:val="00C00562"/>
    <w:rsid w:val="00C011BF"/>
    <w:rsid w:val="00C0157E"/>
    <w:rsid w:val="00C02ADF"/>
    <w:rsid w:val="00C035ED"/>
    <w:rsid w:val="00C0504E"/>
    <w:rsid w:val="00C054A1"/>
    <w:rsid w:val="00C05BA6"/>
    <w:rsid w:val="00C1023E"/>
    <w:rsid w:val="00C1050B"/>
    <w:rsid w:val="00C10AE7"/>
    <w:rsid w:val="00C1203F"/>
    <w:rsid w:val="00C1242E"/>
    <w:rsid w:val="00C141C1"/>
    <w:rsid w:val="00C14CEC"/>
    <w:rsid w:val="00C16134"/>
    <w:rsid w:val="00C16F29"/>
    <w:rsid w:val="00C200F2"/>
    <w:rsid w:val="00C202C1"/>
    <w:rsid w:val="00C207B0"/>
    <w:rsid w:val="00C236D0"/>
    <w:rsid w:val="00C2371F"/>
    <w:rsid w:val="00C23BDD"/>
    <w:rsid w:val="00C260D6"/>
    <w:rsid w:val="00C26C38"/>
    <w:rsid w:val="00C27683"/>
    <w:rsid w:val="00C30E8D"/>
    <w:rsid w:val="00C326DB"/>
    <w:rsid w:val="00C34E3E"/>
    <w:rsid w:val="00C3653B"/>
    <w:rsid w:val="00C3759A"/>
    <w:rsid w:val="00C37866"/>
    <w:rsid w:val="00C41B3D"/>
    <w:rsid w:val="00C41D52"/>
    <w:rsid w:val="00C42DDE"/>
    <w:rsid w:val="00C43439"/>
    <w:rsid w:val="00C4469F"/>
    <w:rsid w:val="00C459B4"/>
    <w:rsid w:val="00C4650E"/>
    <w:rsid w:val="00C465D8"/>
    <w:rsid w:val="00C477D4"/>
    <w:rsid w:val="00C50974"/>
    <w:rsid w:val="00C52A2E"/>
    <w:rsid w:val="00C53B25"/>
    <w:rsid w:val="00C544B9"/>
    <w:rsid w:val="00C54F77"/>
    <w:rsid w:val="00C631B9"/>
    <w:rsid w:val="00C63767"/>
    <w:rsid w:val="00C63B09"/>
    <w:rsid w:val="00C63ED9"/>
    <w:rsid w:val="00C660C7"/>
    <w:rsid w:val="00C66E7C"/>
    <w:rsid w:val="00C66F62"/>
    <w:rsid w:val="00C67C15"/>
    <w:rsid w:val="00C70769"/>
    <w:rsid w:val="00C70FE4"/>
    <w:rsid w:val="00C71198"/>
    <w:rsid w:val="00C71664"/>
    <w:rsid w:val="00C72AC2"/>
    <w:rsid w:val="00C72DF7"/>
    <w:rsid w:val="00C72F26"/>
    <w:rsid w:val="00C7368D"/>
    <w:rsid w:val="00C739D6"/>
    <w:rsid w:val="00C751DF"/>
    <w:rsid w:val="00C75337"/>
    <w:rsid w:val="00C75B88"/>
    <w:rsid w:val="00C768A7"/>
    <w:rsid w:val="00C772F3"/>
    <w:rsid w:val="00C77E0A"/>
    <w:rsid w:val="00C8007A"/>
    <w:rsid w:val="00C80D8C"/>
    <w:rsid w:val="00C81076"/>
    <w:rsid w:val="00C82837"/>
    <w:rsid w:val="00C83357"/>
    <w:rsid w:val="00C83916"/>
    <w:rsid w:val="00C85604"/>
    <w:rsid w:val="00C86E22"/>
    <w:rsid w:val="00C871B1"/>
    <w:rsid w:val="00C90039"/>
    <w:rsid w:val="00C90131"/>
    <w:rsid w:val="00C90D42"/>
    <w:rsid w:val="00C91D85"/>
    <w:rsid w:val="00C91F35"/>
    <w:rsid w:val="00C94025"/>
    <w:rsid w:val="00C94273"/>
    <w:rsid w:val="00C942FD"/>
    <w:rsid w:val="00C94473"/>
    <w:rsid w:val="00C94735"/>
    <w:rsid w:val="00C95805"/>
    <w:rsid w:val="00C95829"/>
    <w:rsid w:val="00C963E2"/>
    <w:rsid w:val="00C96420"/>
    <w:rsid w:val="00C97921"/>
    <w:rsid w:val="00CA407C"/>
    <w:rsid w:val="00CA40B9"/>
    <w:rsid w:val="00CA62F3"/>
    <w:rsid w:val="00CA7178"/>
    <w:rsid w:val="00CB0378"/>
    <w:rsid w:val="00CB15C9"/>
    <w:rsid w:val="00CB1A52"/>
    <w:rsid w:val="00CB3A07"/>
    <w:rsid w:val="00CB3ADF"/>
    <w:rsid w:val="00CB45B0"/>
    <w:rsid w:val="00CB56A8"/>
    <w:rsid w:val="00CB56BE"/>
    <w:rsid w:val="00CB5749"/>
    <w:rsid w:val="00CB654C"/>
    <w:rsid w:val="00CB7398"/>
    <w:rsid w:val="00CB73C8"/>
    <w:rsid w:val="00CB78B7"/>
    <w:rsid w:val="00CC0308"/>
    <w:rsid w:val="00CC15C0"/>
    <w:rsid w:val="00CC21AB"/>
    <w:rsid w:val="00CC28D3"/>
    <w:rsid w:val="00CC2D97"/>
    <w:rsid w:val="00CC330F"/>
    <w:rsid w:val="00CC4BCD"/>
    <w:rsid w:val="00CC4F72"/>
    <w:rsid w:val="00CC53CE"/>
    <w:rsid w:val="00CC6595"/>
    <w:rsid w:val="00CC69DE"/>
    <w:rsid w:val="00CC7CB0"/>
    <w:rsid w:val="00CD102E"/>
    <w:rsid w:val="00CD1210"/>
    <w:rsid w:val="00CD138E"/>
    <w:rsid w:val="00CD1C90"/>
    <w:rsid w:val="00CD2143"/>
    <w:rsid w:val="00CD24BF"/>
    <w:rsid w:val="00CD2524"/>
    <w:rsid w:val="00CD4D29"/>
    <w:rsid w:val="00CD5557"/>
    <w:rsid w:val="00CD6719"/>
    <w:rsid w:val="00CD6F1A"/>
    <w:rsid w:val="00CD79CE"/>
    <w:rsid w:val="00CD7BAF"/>
    <w:rsid w:val="00CE1036"/>
    <w:rsid w:val="00CE1340"/>
    <w:rsid w:val="00CE15E8"/>
    <w:rsid w:val="00CE162B"/>
    <w:rsid w:val="00CE1E6A"/>
    <w:rsid w:val="00CE2031"/>
    <w:rsid w:val="00CE39C4"/>
    <w:rsid w:val="00CE53F3"/>
    <w:rsid w:val="00CE559B"/>
    <w:rsid w:val="00CE59B1"/>
    <w:rsid w:val="00CE5A5A"/>
    <w:rsid w:val="00CE65F5"/>
    <w:rsid w:val="00CE7AE7"/>
    <w:rsid w:val="00CF0787"/>
    <w:rsid w:val="00CF0909"/>
    <w:rsid w:val="00CF0BEA"/>
    <w:rsid w:val="00CF10CB"/>
    <w:rsid w:val="00CF10F8"/>
    <w:rsid w:val="00CF24F8"/>
    <w:rsid w:val="00CF285F"/>
    <w:rsid w:val="00CF3A09"/>
    <w:rsid w:val="00CF44D7"/>
    <w:rsid w:val="00CF66D3"/>
    <w:rsid w:val="00CF7683"/>
    <w:rsid w:val="00CF7E96"/>
    <w:rsid w:val="00D00D9B"/>
    <w:rsid w:val="00D022D3"/>
    <w:rsid w:val="00D03379"/>
    <w:rsid w:val="00D0394A"/>
    <w:rsid w:val="00D03E38"/>
    <w:rsid w:val="00D03EEF"/>
    <w:rsid w:val="00D04344"/>
    <w:rsid w:val="00D04819"/>
    <w:rsid w:val="00D069A0"/>
    <w:rsid w:val="00D06C0F"/>
    <w:rsid w:val="00D108F1"/>
    <w:rsid w:val="00D11229"/>
    <w:rsid w:val="00D116F9"/>
    <w:rsid w:val="00D11987"/>
    <w:rsid w:val="00D12152"/>
    <w:rsid w:val="00D122F0"/>
    <w:rsid w:val="00D12CF4"/>
    <w:rsid w:val="00D14A27"/>
    <w:rsid w:val="00D15F0D"/>
    <w:rsid w:val="00D16566"/>
    <w:rsid w:val="00D17298"/>
    <w:rsid w:val="00D206C8"/>
    <w:rsid w:val="00D20ED7"/>
    <w:rsid w:val="00D210E0"/>
    <w:rsid w:val="00D210FB"/>
    <w:rsid w:val="00D236E7"/>
    <w:rsid w:val="00D23CF7"/>
    <w:rsid w:val="00D23D24"/>
    <w:rsid w:val="00D24761"/>
    <w:rsid w:val="00D2497F"/>
    <w:rsid w:val="00D24FB3"/>
    <w:rsid w:val="00D268AB"/>
    <w:rsid w:val="00D27433"/>
    <w:rsid w:val="00D27DED"/>
    <w:rsid w:val="00D3127B"/>
    <w:rsid w:val="00D32409"/>
    <w:rsid w:val="00D337D5"/>
    <w:rsid w:val="00D3553A"/>
    <w:rsid w:val="00D3597D"/>
    <w:rsid w:val="00D3612E"/>
    <w:rsid w:val="00D364FF"/>
    <w:rsid w:val="00D36918"/>
    <w:rsid w:val="00D36BB9"/>
    <w:rsid w:val="00D40036"/>
    <w:rsid w:val="00D4285E"/>
    <w:rsid w:val="00D43177"/>
    <w:rsid w:val="00D436F7"/>
    <w:rsid w:val="00D43BD4"/>
    <w:rsid w:val="00D443E6"/>
    <w:rsid w:val="00D44817"/>
    <w:rsid w:val="00D46B0E"/>
    <w:rsid w:val="00D479A2"/>
    <w:rsid w:val="00D500B1"/>
    <w:rsid w:val="00D50864"/>
    <w:rsid w:val="00D50AF0"/>
    <w:rsid w:val="00D51C72"/>
    <w:rsid w:val="00D51CCF"/>
    <w:rsid w:val="00D530B4"/>
    <w:rsid w:val="00D533ED"/>
    <w:rsid w:val="00D535A4"/>
    <w:rsid w:val="00D536FE"/>
    <w:rsid w:val="00D537E7"/>
    <w:rsid w:val="00D53A29"/>
    <w:rsid w:val="00D54371"/>
    <w:rsid w:val="00D545C2"/>
    <w:rsid w:val="00D546E8"/>
    <w:rsid w:val="00D552ED"/>
    <w:rsid w:val="00D568BA"/>
    <w:rsid w:val="00D569CD"/>
    <w:rsid w:val="00D56F2F"/>
    <w:rsid w:val="00D57D12"/>
    <w:rsid w:val="00D60B56"/>
    <w:rsid w:val="00D619CF"/>
    <w:rsid w:val="00D63C94"/>
    <w:rsid w:val="00D64863"/>
    <w:rsid w:val="00D64C82"/>
    <w:rsid w:val="00D6710B"/>
    <w:rsid w:val="00D67C6D"/>
    <w:rsid w:val="00D71882"/>
    <w:rsid w:val="00D71DB6"/>
    <w:rsid w:val="00D7257B"/>
    <w:rsid w:val="00D73E85"/>
    <w:rsid w:val="00D76700"/>
    <w:rsid w:val="00D776E6"/>
    <w:rsid w:val="00D777B8"/>
    <w:rsid w:val="00D77F55"/>
    <w:rsid w:val="00D77FE3"/>
    <w:rsid w:val="00D8151B"/>
    <w:rsid w:val="00D81851"/>
    <w:rsid w:val="00D83424"/>
    <w:rsid w:val="00D8347E"/>
    <w:rsid w:val="00D839D5"/>
    <w:rsid w:val="00D856AB"/>
    <w:rsid w:val="00D858CC"/>
    <w:rsid w:val="00D86218"/>
    <w:rsid w:val="00D8778F"/>
    <w:rsid w:val="00D90389"/>
    <w:rsid w:val="00D93765"/>
    <w:rsid w:val="00D93B06"/>
    <w:rsid w:val="00D93CBC"/>
    <w:rsid w:val="00D942B5"/>
    <w:rsid w:val="00D95BBC"/>
    <w:rsid w:val="00D9720C"/>
    <w:rsid w:val="00D97210"/>
    <w:rsid w:val="00DA123D"/>
    <w:rsid w:val="00DA367E"/>
    <w:rsid w:val="00DA3A83"/>
    <w:rsid w:val="00DA60D3"/>
    <w:rsid w:val="00DA60EB"/>
    <w:rsid w:val="00DA67BA"/>
    <w:rsid w:val="00DA7BD4"/>
    <w:rsid w:val="00DA7D35"/>
    <w:rsid w:val="00DB22A7"/>
    <w:rsid w:val="00DB2D38"/>
    <w:rsid w:val="00DB40C7"/>
    <w:rsid w:val="00DB48B2"/>
    <w:rsid w:val="00DB4C4F"/>
    <w:rsid w:val="00DB5FCB"/>
    <w:rsid w:val="00DB6C77"/>
    <w:rsid w:val="00DB74EB"/>
    <w:rsid w:val="00DB7909"/>
    <w:rsid w:val="00DC03FA"/>
    <w:rsid w:val="00DC08E0"/>
    <w:rsid w:val="00DC1BCA"/>
    <w:rsid w:val="00DC2CD0"/>
    <w:rsid w:val="00DC470B"/>
    <w:rsid w:val="00DC74E6"/>
    <w:rsid w:val="00DC754D"/>
    <w:rsid w:val="00DD11C1"/>
    <w:rsid w:val="00DD3C04"/>
    <w:rsid w:val="00DD4359"/>
    <w:rsid w:val="00DD4E22"/>
    <w:rsid w:val="00DD50E6"/>
    <w:rsid w:val="00DD52C1"/>
    <w:rsid w:val="00DD5FF5"/>
    <w:rsid w:val="00DD6F5C"/>
    <w:rsid w:val="00DD7669"/>
    <w:rsid w:val="00DD7E83"/>
    <w:rsid w:val="00DE06DE"/>
    <w:rsid w:val="00DE150E"/>
    <w:rsid w:val="00DE1591"/>
    <w:rsid w:val="00DE1F6C"/>
    <w:rsid w:val="00DE31B3"/>
    <w:rsid w:val="00DE31C2"/>
    <w:rsid w:val="00DE4002"/>
    <w:rsid w:val="00DE50CF"/>
    <w:rsid w:val="00DE550A"/>
    <w:rsid w:val="00DE6713"/>
    <w:rsid w:val="00DF0CDF"/>
    <w:rsid w:val="00DF0E88"/>
    <w:rsid w:val="00DF23D5"/>
    <w:rsid w:val="00DF276C"/>
    <w:rsid w:val="00DF3211"/>
    <w:rsid w:val="00DF3827"/>
    <w:rsid w:val="00DF3BDE"/>
    <w:rsid w:val="00DF4278"/>
    <w:rsid w:val="00DF47BE"/>
    <w:rsid w:val="00DF4906"/>
    <w:rsid w:val="00DF4A4F"/>
    <w:rsid w:val="00DF5AC6"/>
    <w:rsid w:val="00DF6936"/>
    <w:rsid w:val="00DF7167"/>
    <w:rsid w:val="00DF79DC"/>
    <w:rsid w:val="00E01AF0"/>
    <w:rsid w:val="00E035FB"/>
    <w:rsid w:val="00E04ED9"/>
    <w:rsid w:val="00E1047A"/>
    <w:rsid w:val="00E13B8A"/>
    <w:rsid w:val="00E13D49"/>
    <w:rsid w:val="00E13EEF"/>
    <w:rsid w:val="00E14EB0"/>
    <w:rsid w:val="00E14F95"/>
    <w:rsid w:val="00E152C9"/>
    <w:rsid w:val="00E174D1"/>
    <w:rsid w:val="00E17F1A"/>
    <w:rsid w:val="00E212A0"/>
    <w:rsid w:val="00E21DF3"/>
    <w:rsid w:val="00E21F63"/>
    <w:rsid w:val="00E234C4"/>
    <w:rsid w:val="00E23653"/>
    <w:rsid w:val="00E23FC7"/>
    <w:rsid w:val="00E24466"/>
    <w:rsid w:val="00E257DA"/>
    <w:rsid w:val="00E2702E"/>
    <w:rsid w:val="00E271DC"/>
    <w:rsid w:val="00E27500"/>
    <w:rsid w:val="00E27C79"/>
    <w:rsid w:val="00E31029"/>
    <w:rsid w:val="00E3209E"/>
    <w:rsid w:val="00E32B1E"/>
    <w:rsid w:val="00E32C3E"/>
    <w:rsid w:val="00E338E6"/>
    <w:rsid w:val="00E339E4"/>
    <w:rsid w:val="00E33FB7"/>
    <w:rsid w:val="00E34F15"/>
    <w:rsid w:val="00E35D53"/>
    <w:rsid w:val="00E366CC"/>
    <w:rsid w:val="00E36FF0"/>
    <w:rsid w:val="00E40638"/>
    <w:rsid w:val="00E40713"/>
    <w:rsid w:val="00E412E5"/>
    <w:rsid w:val="00E43D5D"/>
    <w:rsid w:val="00E44420"/>
    <w:rsid w:val="00E44B7E"/>
    <w:rsid w:val="00E44BDD"/>
    <w:rsid w:val="00E4542D"/>
    <w:rsid w:val="00E45682"/>
    <w:rsid w:val="00E46776"/>
    <w:rsid w:val="00E47037"/>
    <w:rsid w:val="00E476E0"/>
    <w:rsid w:val="00E47A66"/>
    <w:rsid w:val="00E506C1"/>
    <w:rsid w:val="00E510D1"/>
    <w:rsid w:val="00E51113"/>
    <w:rsid w:val="00E51A6F"/>
    <w:rsid w:val="00E5203C"/>
    <w:rsid w:val="00E52087"/>
    <w:rsid w:val="00E52544"/>
    <w:rsid w:val="00E53896"/>
    <w:rsid w:val="00E53A8E"/>
    <w:rsid w:val="00E540CB"/>
    <w:rsid w:val="00E54368"/>
    <w:rsid w:val="00E553C7"/>
    <w:rsid w:val="00E55538"/>
    <w:rsid w:val="00E55818"/>
    <w:rsid w:val="00E55F21"/>
    <w:rsid w:val="00E564A1"/>
    <w:rsid w:val="00E56DC4"/>
    <w:rsid w:val="00E5727F"/>
    <w:rsid w:val="00E57CCE"/>
    <w:rsid w:val="00E604A7"/>
    <w:rsid w:val="00E605CB"/>
    <w:rsid w:val="00E60E6D"/>
    <w:rsid w:val="00E6113C"/>
    <w:rsid w:val="00E61A55"/>
    <w:rsid w:val="00E63DFD"/>
    <w:rsid w:val="00E643BF"/>
    <w:rsid w:val="00E64483"/>
    <w:rsid w:val="00E64B45"/>
    <w:rsid w:val="00E65A1C"/>
    <w:rsid w:val="00E65B10"/>
    <w:rsid w:val="00E666A9"/>
    <w:rsid w:val="00E66C75"/>
    <w:rsid w:val="00E706D2"/>
    <w:rsid w:val="00E713CD"/>
    <w:rsid w:val="00E71727"/>
    <w:rsid w:val="00E723B1"/>
    <w:rsid w:val="00E726E3"/>
    <w:rsid w:val="00E74E35"/>
    <w:rsid w:val="00E751EB"/>
    <w:rsid w:val="00E76BF2"/>
    <w:rsid w:val="00E77608"/>
    <w:rsid w:val="00E8058B"/>
    <w:rsid w:val="00E80851"/>
    <w:rsid w:val="00E809A0"/>
    <w:rsid w:val="00E81828"/>
    <w:rsid w:val="00E81EBB"/>
    <w:rsid w:val="00E82289"/>
    <w:rsid w:val="00E823DC"/>
    <w:rsid w:val="00E825F7"/>
    <w:rsid w:val="00E83C6B"/>
    <w:rsid w:val="00E83CEE"/>
    <w:rsid w:val="00E847CB"/>
    <w:rsid w:val="00E84B58"/>
    <w:rsid w:val="00E84E5B"/>
    <w:rsid w:val="00E851E9"/>
    <w:rsid w:val="00E86199"/>
    <w:rsid w:val="00E872DF"/>
    <w:rsid w:val="00E87468"/>
    <w:rsid w:val="00E875A9"/>
    <w:rsid w:val="00E90264"/>
    <w:rsid w:val="00E908F3"/>
    <w:rsid w:val="00E90934"/>
    <w:rsid w:val="00E90B6E"/>
    <w:rsid w:val="00E918D3"/>
    <w:rsid w:val="00E91A15"/>
    <w:rsid w:val="00E95BAF"/>
    <w:rsid w:val="00E96559"/>
    <w:rsid w:val="00E9702D"/>
    <w:rsid w:val="00EA0E97"/>
    <w:rsid w:val="00EA2BFE"/>
    <w:rsid w:val="00EA3484"/>
    <w:rsid w:val="00EA46ED"/>
    <w:rsid w:val="00EA4927"/>
    <w:rsid w:val="00EA49A2"/>
    <w:rsid w:val="00EA4AC7"/>
    <w:rsid w:val="00EA4E41"/>
    <w:rsid w:val="00EA5216"/>
    <w:rsid w:val="00EA5CB1"/>
    <w:rsid w:val="00EA61E8"/>
    <w:rsid w:val="00EA64C6"/>
    <w:rsid w:val="00EA6D18"/>
    <w:rsid w:val="00EA748E"/>
    <w:rsid w:val="00EA7A05"/>
    <w:rsid w:val="00EB03B5"/>
    <w:rsid w:val="00EB0591"/>
    <w:rsid w:val="00EB06A0"/>
    <w:rsid w:val="00EB1467"/>
    <w:rsid w:val="00EB35B9"/>
    <w:rsid w:val="00EB4420"/>
    <w:rsid w:val="00EB4E11"/>
    <w:rsid w:val="00EB6851"/>
    <w:rsid w:val="00EB7A4E"/>
    <w:rsid w:val="00EB7C5A"/>
    <w:rsid w:val="00EC02BB"/>
    <w:rsid w:val="00EC0340"/>
    <w:rsid w:val="00EC0D9C"/>
    <w:rsid w:val="00EC27A3"/>
    <w:rsid w:val="00EC2ED5"/>
    <w:rsid w:val="00EC3BFE"/>
    <w:rsid w:val="00EC3CAF"/>
    <w:rsid w:val="00EC52DD"/>
    <w:rsid w:val="00EC5837"/>
    <w:rsid w:val="00ED01CB"/>
    <w:rsid w:val="00ED1946"/>
    <w:rsid w:val="00ED28B2"/>
    <w:rsid w:val="00ED2A56"/>
    <w:rsid w:val="00ED3D5A"/>
    <w:rsid w:val="00ED4425"/>
    <w:rsid w:val="00ED54E2"/>
    <w:rsid w:val="00ED58CA"/>
    <w:rsid w:val="00ED5BD9"/>
    <w:rsid w:val="00ED5C63"/>
    <w:rsid w:val="00ED6303"/>
    <w:rsid w:val="00ED7FBD"/>
    <w:rsid w:val="00EE093F"/>
    <w:rsid w:val="00EE117E"/>
    <w:rsid w:val="00EE1392"/>
    <w:rsid w:val="00EE1970"/>
    <w:rsid w:val="00EE206A"/>
    <w:rsid w:val="00EE22F4"/>
    <w:rsid w:val="00EE2D84"/>
    <w:rsid w:val="00EE33F4"/>
    <w:rsid w:val="00EE5292"/>
    <w:rsid w:val="00EE62E9"/>
    <w:rsid w:val="00EE699B"/>
    <w:rsid w:val="00EE7639"/>
    <w:rsid w:val="00EF0B3A"/>
    <w:rsid w:val="00EF1F86"/>
    <w:rsid w:val="00EF2DB1"/>
    <w:rsid w:val="00EF2F7B"/>
    <w:rsid w:val="00EF371A"/>
    <w:rsid w:val="00EF643E"/>
    <w:rsid w:val="00EF651D"/>
    <w:rsid w:val="00EF6EAC"/>
    <w:rsid w:val="00F01992"/>
    <w:rsid w:val="00F01FB1"/>
    <w:rsid w:val="00F02C9B"/>
    <w:rsid w:val="00F0446D"/>
    <w:rsid w:val="00F04684"/>
    <w:rsid w:val="00F048F0"/>
    <w:rsid w:val="00F04D54"/>
    <w:rsid w:val="00F062D4"/>
    <w:rsid w:val="00F07A8E"/>
    <w:rsid w:val="00F1002F"/>
    <w:rsid w:val="00F10670"/>
    <w:rsid w:val="00F1074D"/>
    <w:rsid w:val="00F10AFD"/>
    <w:rsid w:val="00F11354"/>
    <w:rsid w:val="00F1280F"/>
    <w:rsid w:val="00F159B3"/>
    <w:rsid w:val="00F16E26"/>
    <w:rsid w:val="00F171D5"/>
    <w:rsid w:val="00F175D7"/>
    <w:rsid w:val="00F179FB"/>
    <w:rsid w:val="00F200B4"/>
    <w:rsid w:val="00F203B4"/>
    <w:rsid w:val="00F205B2"/>
    <w:rsid w:val="00F2333B"/>
    <w:rsid w:val="00F23F57"/>
    <w:rsid w:val="00F26482"/>
    <w:rsid w:val="00F278BB"/>
    <w:rsid w:val="00F279F3"/>
    <w:rsid w:val="00F27C22"/>
    <w:rsid w:val="00F30D10"/>
    <w:rsid w:val="00F32FB2"/>
    <w:rsid w:val="00F33A60"/>
    <w:rsid w:val="00F33CF3"/>
    <w:rsid w:val="00F35598"/>
    <w:rsid w:val="00F35734"/>
    <w:rsid w:val="00F35BE5"/>
    <w:rsid w:val="00F35EEC"/>
    <w:rsid w:val="00F37A0D"/>
    <w:rsid w:val="00F41519"/>
    <w:rsid w:val="00F419CF"/>
    <w:rsid w:val="00F42502"/>
    <w:rsid w:val="00F428E1"/>
    <w:rsid w:val="00F42A52"/>
    <w:rsid w:val="00F42B3A"/>
    <w:rsid w:val="00F44B40"/>
    <w:rsid w:val="00F46208"/>
    <w:rsid w:val="00F47377"/>
    <w:rsid w:val="00F50EDC"/>
    <w:rsid w:val="00F51E24"/>
    <w:rsid w:val="00F5271B"/>
    <w:rsid w:val="00F5416E"/>
    <w:rsid w:val="00F57327"/>
    <w:rsid w:val="00F57394"/>
    <w:rsid w:val="00F57AFB"/>
    <w:rsid w:val="00F6148E"/>
    <w:rsid w:val="00F6294F"/>
    <w:rsid w:val="00F62A2B"/>
    <w:rsid w:val="00F62ED3"/>
    <w:rsid w:val="00F633FF"/>
    <w:rsid w:val="00F64DE2"/>
    <w:rsid w:val="00F6521D"/>
    <w:rsid w:val="00F6549E"/>
    <w:rsid w:val="00F65D28"/>
    <w:rsid w:val="00F664AF"/>
    <w:rsid w:val="00F66D9B"/>
    <w:rsid w:val="00F6731C"/>
    <w:rsid w:val="00F713CD"/>
    <w:rsid w:val="00F71B56"/>
    <w:rsid w:val="00F71BC7"/>
    <w:rsid w:val="00F72473"/>
    <w:rsid w:val="00F72729"/>
    <w:rsid w:val="00F73B49"/>
    <w:rsid w:val="00F749B5"/>
    <w:rsid w:val="00F753FA"/>
    <w:rsid w:val="00F756EC"/>
    <w:rsid w:val="00F75C2F"/>
    <w:rsid w:val="00F7677D"/>
    <w:rsid w:val="00F825CE"/>
    <w:rsid w:val="00F828A7"/>
    <w:rsid w:val="00F82A85"/>
    <w:rsid w:val="00F83260"/>
    <w:rsid w:val="00F84F33"/>
    <w:rsid w:val="00F863B1"/>
    <w:rsid w:val="00F90117"/>
    <w:rsid w:val="00F90711"/>
    <w:rsid w:val="00F9116D"/>
    <w:rsid w:val="00F9164C"/>
    <w:rsid w:val="00F91A7F"/>
    <w:rsid w:val="00F9270B"/>
    <w:rsid w:val="00F92B0C"/>
    <w:rsid w:val="00F92FA6"/>
    <w:rsid w:val="00F9313F"/>
    <w:rsid w:val="00F9503E"/>
    <w:rsid w:val="00F952AB"/>
    <w:rsid w:val="00F95A8A"/>
    <w:rsid w:val="00F9683B"/>
    <w:rsid w:val="00F97257"/>
    <w:rsid w:val="00F9750D"/>
    <w:rsid w:val="00FA34F8"/>
    <w:rsid w:val="00FA461D"/>
    <w:rsid w:val="00FA4E2C"/>
    <w:rsid w:val="00FA4F93"/>
    <w:rsid w:val="00FA5280"/>
    <w:rsid w:val="00FA52D6"/>
    <w:rsid w:val="00FA5A3E"/>
    <w:rsid w:val="00FA73D0"/>
    <w:rsid w:val="00FA7DCB"/>
    <w:rsid w:val="00FB011A"/>
    <w:rsid w:val="00FB1B8B"/>
    <w:rsid w:val="00FB1E51"/>
    <w:rsid w:val="00FB3341"/>
    <w:rsid w:val="00FB5676"/>
    <w:rsid w:val="00FC0478"/>
    <w:rsid w:val="00FC1380"/>
    <w:rsid w:val="00FC1481"/>
    <w:rsid w:val="00FC37BF"/>
    <w:rsid w:val="00FC4D01"/>
    <w:rsid w:val="00FC5361"/>
    <w:rsid w:val="00FC5480"/>
    <w:rsid w:val="00FC5B5A"/>
    <w:rsid w:val="00FC6065"/>
    <w:rsid w:val="00FC74E4"/>
    <w:rsid w:val="00FD022A"/>
    <w:rsid w:val="00FD1044"/>
    <w:rsid w:val="00FD260A"/>
    <w:rsid w:val="00FD331B"/>
    <w:rsid w:val="00FD3D8E"/>
    <w:rsid w:val="00FD4501"/>
    <w:rsid w:val="00FD5505"/>
    <w:rsid w:val="00FD6F44"/>
    <w:rsid w:val="00FD70D6"/>
    <w:rsid w:val="00FE1C4B"/>
    <w:rsid w:val="00FE1C6F"/>
    <w:rsid w:val="00FE2214"/>
    <w:rsid w:val="00FE2F5C"/>
    <w:rsid w:val="00FE3653"/>
    <w:rsid w:val="00FE3A77"/>
    <w:rsid w:val="00FE4A26"/>
    <w:rsid w:val="00FE788B"/>
    <w:rsid w:val="00FF019C"/>
    <w:rsid w:val="00FF4AB7"/>
    <w:rsid w:val="00FF5D35"/>
    <w:rsid w:val="00FF771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FDE6D7B"/>
  <w14:defaultImageDpi w14:val="33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MS Mincho" w:hAnsi="Cambria"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07859"/>
    <w:pPr>
      <w:spacing w:after="200" w:line="276" w:lineRule="auto"/>
    </w:pPr>
    <w:rPr>
      <w:rFonts w:ascii="Calibri" w:eastAsia="Calibri" w:hAnsi="Calibri"/>
      <w:sz w:val="22"/>
      <w:szCs w:val="22"/>
      <w:lang w:val="en-US" w:eastAsia="en-US"/>
    </w:rPr>
  </w:style>
  <w:style w:type="paragraph" w:styleId="Heading1">
    <w:name w:val="heading 1"/>
    <w:basedOn w:val="Normal"/>
    <w:next w:val="Normal"/>
    <w:link w:val="Heading1Char"/>
    <w:uiPriority w:val="9"/>
    <w:qFormat/>
    <w:rsid w:val="00E174D1"/>
    <w:pPr>
      <w:keepNext/>
      <w:spacing w:before="240" w:after="60"/>
      <w:outlineLvl w:val="0"/>
    </w:pPr>
    <w:rPr>
      <w:rFonts w:ascii="Cambria" w:eastAsia="Times New Roman" w:hAnsi="Cambria"/>
      <w:b/>
      <w:bCs/>
      <w:kern w:val="32"/>
      <w:sz w:val="32"/>
      <w:szCs w:val="32"/>
      <w:lang w:val="x-none" w:eastAsia="x-none"/>
    </w:rPr>
  </w:style>
  <w:style w:type="paragraph" w:styleId="Heading2">
    <w:name w:val="heading 2"/>
    <w:basedOn w:val="Normal"/>
    <w:next w:val="Normal"/>
    <w:link w:val="Heading2Char"/>
    <w:uiPriority w:val="9"/>
    <w:semiHidden/>
    <w:unhideWhenUsed/>
    <w:qFormat/>
    <w:rsid w:val="006F23B7"/>
    <w:pPr>
      <w:keepNext/>
      <w:keepLines/>
      <w:spacing w:before="200" w:after="0"/>
      <w:outlineLvl w:val="1"/>
    </w:pPr>
    <w:rPr>
      <w:rFonts w:eastAsia="MS Gothic"/>
      <w:b/>
      <w:bCs/>
      <w:color w:val="4F81BD"/>
      <w:sz w:val="26"/>
      <w:szCs w:val="26"/>
    </w:rPr>
  </w:style>
  <w:style w:type="paragraph" w:styleId="Heading3">
    <w:name w:val="heading 3"/>
    <w:basedOn w:val="Normal"/>
    <w:next w:val="Normal"/>
    <w:link w:val="Heading3Char"/>
    <w:uiPriority w:val="9"/>
    <w:unhideWhenUsed/>
    <w:qFormat/>
    <w:rsid w:val="00AF33F9"/>
    <w:pPr>
      <w:keepNext/>
      <w:keepLines/>
      <w:spacing w:before="200" w:after="0"/>
      <w:outlineLvl w:val="2"/>
    </w:pPr>
    <w:rPr>
      <w:rFonts w:eastAsia="MS Gothic"/>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E174D1"/>
    <w:rPr>
      <w:rFonts w:ascii="Cambria" w:eastAsia="Times New Roman" w:hAnsi="Cambria" w:cs="Times New Roman"/>
      <w:b/>
      <w:bCs/>
      <w:kern w:val="32"/>
      <w:sz w:val="32"/>
      <w:szCs w:val="32"/>
      <w:lang w:val="x-none" w:eastAsia="x-none"/>
    </w:rPr>
  </w:style>
  <w:style w:type="character" w:customStyle="1" w:styleId="hps">
    <w:name w:val="hps"/>
    <w:basedOn w:val="DefaultParagraphFont"/>
    <w:rsid w:val="00E174D1"/>
  </w:style>
  <w:style w:type="paragraph" w:styleId="Title">
    <w:name w:val="Title"/>
    <w:basedOn w:val="Normal"/>
    <w:next w:val="Normal"/>
    <w:link w:val="TitleChar"/>
    <w:uiPriority w:val="10"/>
    <w:qFormat/>
    <w:rsid w:val="00E174D1"/>
    <w:pPr>
      <w:spacing w:before="240" w:after="60"/>
      <w:outlineLvl w:val="0"/>
    </w:pPr>
    <w:rPr>
      <w:rFonts w:ascii="Arial" w:eastAsia="Times New Roman" w:hAnsi="Arial"/>
      <w:b/>
      <w:bCs/>
      <w:kern w:val="28"/>
      <w:sz w:val="24"/>
      <w:szCs w:val="32"/>
      <w:lang w:val="x-none" w:eastAsia="x-none"/>
    </w:rPr>
  </w:style>
  <w:style w:type="character" w:customStyle="1" w:styleId="TitleChar">
    <w:name w:val="Title Char"/>
    <w:link w:val="Title"/>
    <w:uiPriority w:val="10"/>
    <w:rsid w:val="00E174D1"/>
    <w:rPr>
      <w:rFonts w:ascii="Arial" w:eastAsia="Times New Roman" w:hAnsi="Arial" w:cs="Times New Roman"/>
      <w:b/>
      <w:bCs/>
      <w:kern w:val="28"/>
      <w:szCs w:val="32"/>
      <w:lang w:val="x-none" w:eastAsia="x-none"/>
    </w:rPr>
  </w:style>
  <w:style w:type="paragraph" w:styleId="HTMLPreformatted">
    <w:name w:val="HTML Preformatted"/>
    <w:basedOn w:val="Normal"/>
    <w:link w:val="HTMLPreformattedChar"/>
    <w:uiPriority w:val="99"/>
    <w:unhideWhenUsed/>
    <w:rsid w:val="00E174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hAnsi="Courier" w:cs="Courier"/>
      <w:sz w:val="20"/>
      <w:szCs w:val="20"/>
      <w:lang w:val="pt-BR"/>
    </w:rPr>
  </w:style>
  <w:style w:type="character" w:customStyle="1" w:styleId="HTMLPreformattedChar">
    <w:name w:val="HTML Preformatted Char"/>
    <w:link w:val="HTMLPreformatted"/>
    <w:uiPriority w:val="99"/>
    <w:rsid w:val="00E174D1"/>
    <w:rPr>
      <w:rFonts w:ascii="Courier" w:eastAsia="Calibri" w:hAnsi="Courier" w:cs="Courier"/>
      <w:sz w:val="20"/>
      <w:szCs w:val="20"/>
    </w:rPr>
  </w:style>
  <w:style w:type="paragraph" w:styleId="Subtitle">
    <w:name w:val="Subtitle"/>
    <w:basedOn w:val="Normal"/>
    <w:next w:val="Normal"/>
    <w:link w:val="SubtitleChar"/>
    <w:uiPriority w:val="11"/>
    <w:qFormat/>
    <w:rsid w:val="00E174D1"/>
    <w:pPr>
      <w:spacing w:after="60"/>
      <w:outlineLvl w:val="1"/>
    </w:pPr>
    <w:rPr>
      <w:rFonts w:ascii="Arial" w:eastAsia="Times New Roman" w:hAnsi="Arial"/>
      <w:b/>
      <w:sz w:val="24"/>
      <w:szCs w:val="24"/>
      <w:lang w:val="x-none" w:eastAsia="x-none"/>
    </w:rPr>
  </w:style>
  <w:style w:type="character" w:customStyle="1" w:styleId="SubtitleChar">
    <w:name w:val="Subtitle Char"/>
    <w:link w:val="Subtitle"/>
    <w:uiPriority w:val="11"/>
    <w:rsid w:val="00E174D1"/>
    <w:rPr>
      <w:rFonts w:ascii="Arial" w:eastAsia="Times New Roman" w:hAnsi="Arial" w:cs="Times New Roman"/>
      <w:b/>
      <w:lang w:val="x-none" w:eastAsia="x-none"/>
    </w:rPr>
  </w:style>
  <w:style w:type="character" w:customStyle="1" w:styleId="apple-converted-space">
    <w:name w:val="apple-converted-space"/>
    <w:basedOn w:val="DefaultParagraphFont"/>
    <w:rsid w:val="00E174D1"/>
  </w:style>
  <w:style w:type="character" w:customStyle="1" w:styleId="shorttext">
    <w:name w:val="short_text"/>
    <w:basedOn w:val="DefaultParagraphFont"/>
    <w:rsid w:val="00E174D1"/>
  </w:style>
  <w:style w:type="character" w:customStyle="1" w:styleId="longtext">
    <w:name w:val="long_text"/>
    <w:basedOn w:val="DefaultParagraphFont"/>
    <w:rsid w:val="00E174D1"/>
  </w:style>
  <w:style w:type="paragraph" w:styleId="BalloonText">
    <w:name w:val="Balloon Text"/>
    <w:basedOn w:val="Normal"/>
    <w:link w:val="BalloonTextChar"/>
    <w:uiPriority w:val="99"/>
    <w:semiHidden/>
    <w:unhideWhenUsed/>
    <w:rsid w:val="00E174D1"/>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E174D1"/>
    <w:rPr>
      <w:rFonts w:ascii="Lucida Grande" w:eastAsia="Calibri" w:hAnsi="Lucida Grande" w:cs="Lucida Grande"/>
      <w:sz w:val="18"/>
      <w:szCs w:val="18"/>
      <w:lang w:val="en-US"/>
    </w:rPr>
  </w:style>
  <w:style w:type="paragraph" w:styleId="Header">
    <w:name w:val="header"/>
    <w:basedOn w:val="Normal"/>
    <w:link w:val="HeaderChar"/>
    <w:uiPriority w:val="99"/>
    <w:unhideWhenUsed/>
    <w:rsid w:val="00E174D1"/>
    <w:pPr>
      <w:tabs>
        <w:tab w:val="center" w:pos="4320"/>
        <w:tab w:val="right" w:pos="8640"/>
      </w:tabs>
      <w:spacing w:after="0" w:line="240" w:lineRule="auto"/>
    </w:pPr>
  </w:style>
  <w:style w:type="character" w:customStyle="1" w:styleId="HeaderChar">
    <w:name w:val="Header Char"/>
    <w:link w:val="Header"/>
    <w:uiPriority w:val="99"/>
    <w:rsid w:val="00E174D1"/>
    <w:rPr>
      <w:rFonts w:ascii="Calibri" w:eastAsia="Calibri" w:hAnsi="Calibri" w:cs="Times New Roman"/>
      <w:sz w:val="22"/>
      <w:szCs w:val="22"/>
      <w:lang w:val="en-US"/>
    </w:rPr>
  </w:style>
  <w:style w:type="paragraph" w:styleId="Footer">
    <w:name w:val="footer"/>
    <w:basedOn w:val="Normal"/>
    <w:link w:val="FooterChar"/>
    <w:uiPriority w:val="99"/>
    <w:unhideWhenUsed/>
    <w:rsid w:val="00E174D1"/>
    <w:pPr>
      <w:tabs>
        <w:tab w:val="center" w:pos="4320"/>
        <w:tab w:val="right" w:pos="8640"/>
      </w:tabs>
      <w:spacing w:after="0" w:line="240" w:lineRule="auto"/>
    </w:pPr>
  </w:style>
  <w:style w:type="character" w:customStyle="1" w:styleId="FooterChar">
    <w:name w:val="Footer Char"/>
    <w:link w:val="Footer"/>
    <w:uiPriority w:val="99"/>
    <w:rsid w:val="00E174D1"/>
    <w:rPr>
      <w:rFonts w:ascii="Calibri" w:eastAsia="Calibri" w:hAnsi="Calibri" w:cs="Times New Roman"/>
      <w:sz w:val="22"/>
      <w:szCs w:val="22"/>
      <w:lang w:val="en-US"/>
    </w:rPr>
  </w:style>
  <w:style w:type="paragraph" w:customStyle="1" w:styleId="Default">
    <w:name w:val="Default"/>
    <w:rsid w:val="001D27A5"/>
    <w:pPr>
      <w:autoSpaceDE w:val="0"/>
      <w:autoSpaceDN w:val="0"/>
      <w:adjustRightInd w:val="0"/>
    </w:pPr>
    <w:rPr>
      <w:rFonts w:ascii="Times New Roman" w:eastAsia="Calibri" w:hAnsi="Times New Roman"/>
      <w:color w:val="000000"/>
      <w:sz w:val="24"/>
      <w:szCs w:val="24"/>
      <w:lang w:val="pt-BR" w:eastAsia="pt-BR"/>
    </w:rPr>
  </w:style>
  <w:style w:type="paragraph" w:styleId="ListParagraph">
    <w:name w:val="List Paragraph"/>
    <w:basedOn w:val="Normal"/>
    <w:uiPriority w:val="34"/>
    <w:qFormat/>
    <w:rsid w:val="001D27A5"/>
    <w:pPr>
      <w:ind w:left="720"/>
      <w:contextualSpacing/>
    </w:pPr>
    <w:rPr>
      <w:rFonts w:eastAsia="Times New Roman"/>
      <w:lang w:val="pt-BR"/>
    </w:rPr>
  </w:style>
  <w:style w:type="character" w:customStyle="1" w:styleId="Heading2Char">
    <w:name w:val="Heading 2 Char"/>
    <w:link w:val="Heading2"/>
    <w:uiPriority w:val="9"/>
    <w:semiHidden/>
    <w:rsid w:val="006F23B7"/>
    <w:rPr>
      <w:rFonts w:ascii="Calibri" w:eastAsia="MS Gothic" w:hAnsi="Calibri" w:cs="Times New Roman"/>
      <w:b/>
      <w:bCs/>
      <w:color w:val="4F81BD"/>
      <w:sz w:val="26"/>
      <w:szCs w:val="26"/>
      <w:lang w:val="en-US"/>
    </w:rPr>
  </w:style>
  <w:style w:type="paragraph" w:styleId="NormalWeb">
    <w:name w:val="Normal (Web)"/>
    <w:basedOn w:val="Normal"/>
    <w:uiPriority w:val="99"/>
    <w:rsid w:val="00A929FF"/>
    <w:pPr>
      <w:spacing w:before="100" w:beforeAutospacing="1" w:after="100" w:afterAutospacing="1" w:line="240" w:lineRule="auto"/>
    </w:pPr>
    <w:rPr>
      <w:rFonts w:ascii="Times New Roman" w:hAnsi="Times New Roman"/>
      <w:sz w:val="24"/>
      <w:szCs w:val="24"/>
      <w:lang w:val="pt-BR" w:eastAsia="pt-BR"/>
    </w:rPr>
  </w:style>
  <w:style w:type="character" w:styleId="Emphasis">
    <w:name w:val="Emphasis"/>
    <w:uiPriority w:val="20"/>
    <w:qFormat/>
    <w:rsid w:val="00F9116D"/>
    <w:rPr>
      <w:i/>
      <w:iCs/>
    </w:rPr>
  </w:style>
  <w:style w:type="character" w:customStyle="1" w:styleId="Heading3Char">
    <w:name w:val="Heading 3 Char"/>
    <w:link w:val="Heading3"/>
    <w:uiPriority w:val="9"/>
    <w:rsid w:val="00AF33F9"/>
    <w:rPr>
      <w:rFonts w:ascii="Calibri" w:eastAsia="MS Gothic" w:hAnsi="Calibri" w:cs="Times New Roman"/>
      <w:b/>
      <w:bCs/>
      <w:color w:val="4F81BD"/>
      <w:sz w:val="22"/>
      <w:szCs w:val="22"/>
      <w:lang w:val="en-US"/>
    </w:rPr>
  </w:style>
  <w:style w:type="character" w:customStyle="1" w:styleId="captionnumber">
    <w:name w:val="captionnumber"/>
    <w:basedOn w:val="DefaultParagraphFont"/>
    <w:rsid w:val="00216257"/>
  </w:style>
  <w:style w:type="paragraph" w:customStyle="1" w:styleId="simplepara">
    <w:name w:val="simplepara"/>
    <w:basedOn w:val="Normal"/>
    <w:rsid w:val="00216257"/>
    <w:pPr>
      <w:spacing w:before="100" w:beforeAutospacing="1" w:after="100" w:afterAutospacing="1" w:line="240" w:lineRule="auto"/>
    </w:pPr>
    <w:rPr>
      <w:rFonts w:ascii="Times New Roman" w:eastAsia="MS Mincho" w:hAnsi="Times New Roman"/>
      <w:sz w:val="20"/>
      <w:szCs w:val="20"/>
      <w:lang w:val="pt-BR"/>
    </w:rPr>
  </w:style>
  <w:style w:type="character" w:styleId="Strong">
    <w:name w:val="Strong"/>
    <w:uiPriority w:val="22"/>
    <w:qFormat/>
    <w:rsid w:val="00216257"/>
    <w:rPr>
      <w:b/>
      <w:bCs/>
    </w:rPr>
  </w:style>
  <w:style w:type="paragraph" w:customStyle="1" w:styleId="para">
    <w:name w:val="para"/>
    <w:basedOn w:val="Normal"/>
    <w:rsid w:val="00BE0D08"/>
    <w:pPr>
      <w:spacing w:before="100" w:beforeAutospacing="1" w:after="100" w:afterAutospacing="1" w:line="240" w:lineRule="auto"/>
    </w:pPr>
    <w:rPr>
      <w:rFonts w:ascii="Times New Roman" w:eastAsia="MS Mincho" w:hAnsi="Times New Roman"/>
      <w:sz w:val="20"/>
      <w:szCs w:val="20"/>
      <w:lang w:val="pt-BR"/>
    </w:rPr>
  </w:style>
  <w:style w:type="character" w:customStyle="1" w:styleId="sc">
    <w:name w:val="sc"/>
    <w:basedOn w:val="DefaultParagraphFont"/>
    <w:rsid w:val="000646C7"/>
  </w:style>
  <w:style w:type="character" w:styleId="Hyperlink">
    <w:name w:val="Hyperlink"/>
    <w:uiPriority w:val="99"/>
    <w:unhideWhenUsed/>
    <w:rsid w:val="002B6CC3"/>
    <w:rPr>
      <w:color w:val="0000FF"/>
      <w:u w:val="single"/>
    </w:rPr>
  </w:style>
  <w:style w:type="character" w:styleId="FollowedHyperlink">
    <w:name w:val="FollowedHyperlink"/>
    <w:uiPriority w:val="99"/>
    <w:semiHidden/>
    <w:unhideWhenUsed/>
    <w:rsid w:val="00907CF6"/>
    <w:rPr>
      <w:color w:val="800080"/>
      <w:u w:val="single"/>
    </w:rPr>
  </w:style>
  <w:style w:type="table" w:styleId="TableGrid">
    <w:name w:val="Table Grid"/>
    <w:basedOn w:val="TableNormal"/>
    <w:uiPriority w:val="59"/>
    <w:rsid w:val="002D149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semiHidden/>
    <w:unhideWhenUsed/>
    <w:rsid w:val="0082263A"/>
    <w:rPr>
      <w:sz w:val="18"/>
      <w:szCs w:val="18"/>
    </w:rPr>
  </w:style>
  <w:style w:type="paragraph" w:styleId="CommentText">
    <w:name w:val="annotation text"/>
    <w:basedOn w:val="Normal"/>
    <w:link w:val="CommentTextChar"/>
    <w:uiPriority w:val="99"/>
    <w:semiHidden/>
    <w:unhideWhenUsed/>
    <w:rsid w:val="0082263A"/>
    <w:pPr>
      <w:spacing w:after="0" w:line="240" w:lineRule="auto"/>
    </w:pPr>
    <w:rPr>
      <w:rFonts w:eastAsia="MS Mincho"/>
      <w:sz w:val="24"/>
      <w:szCs w:val="24"/>
      <w:lang w:val="pt-BR"/>
    </w:rPr>
  </w:style>
  <w:style w:type="character" w:customStyle="1" w:styleId="CommentTextChar">
    <w:name w:val="Comment Text Char"/>
    <w:link w:val="CommentText"/>
    <w:uiPriority w:val="99"/>
    <w:semiHidden/>
    <w:rsid w:val="0082263A"/>
    <w:rPr>
      <w:rFonts w:ascii="Calibri" w:hAnsi="Calibri"/>
    </w:rPr>
  </w:style>
  <w:style w:type="character" w:customStyle="1" w:styleId="stix">
    <w:name w:val="stix"/>
    <w:basedOn w:val="DefaultParagraphFont"/>
    <w:rsid w:val="000113E9"/>
  </w:style>
  <w:style w:type="paragraph" w:customStyle="1" w:styleId="p1">
    <w:name w:val="p1"/>
    <w:basedOn w:val="Normal"/>
    <w:rsid w:val="00D8151B"/>
    <w:pPr>
      <w:spacing w:after="0" w:line="240" w:lineRule="auto"/>
    </w:pPr>
    <w:rPr>
      <w:rFonts w:ascii="Helvetica" w:eastAsia="MS Mincho" w:hAnsi="Helvetica"/>
      <w:sz w:val="13"/>
      <w:szCs w:val="13"/>
      <w:lang w:val="en-GB" w:eastAsia="en-GB"/>
    </w:rPr>
  </w:style>
  <w:style w:type="character" w:customStyle="1" w:styleId="gnkrckgcmrb">
    <w:name w:val="gnkrckgcmrb"/>
    <w:basedOn w:val="DefaultParagraphFont"/>
    <w:rsid w:val="00B946BE"/>
  </w:style>
  <w:style w:type="character" w:customStyle="1" w:styleId="title-text">
    <w:name w:val="title-text"/>
    <w:basedOn w:val="DefaultParagraphFont"/>
    <w:rsid w:val="008B35FA"/>
  </w:style>
  <w:style w:type="character" w:styleId="LineNumber">
    <w:name w:val="line number"/>
    <w:basedOn w:val="DefaultParagraphFont"/>
    <w:uiPriority w:val="99"/>
    <w:semiHidden/>
    <w:unhideWhenUsed/>
    <w:rsid w:val="00812816"/>
  </w:style>
  <w:style w:type="character" w:styleId="UnresolvedMention">
    <w:name w:val="Unresolved Mention"/>
    <w:basedOn w:val="DefaultParagraphFont"/>
    <w:uiPriority w:val="99"/>
    <w:rsid w:val="0016407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DB40C7"/>
    <w:pPr>
      <w:spacing w:after="200"/>
    </w:pPr>
    <w:rPr>
      <w:rFonts w:eastAsia="Calibri"/>
      <w:b/>
      <w:bCs/>
      <w:sz w:val="20"/>
      <w:szCs w:val="20"/>
      <w:lang w:val="en-US"/>
    </w:rPr>
  </w:style>
  <w:style w:type="character" w:customStyle="1" w:styleId="CommentSubjectChar">
    <w:name w:val="Comment Subject Char"/>
    <w:basedOn w:val="CommentTextChar"/>
    <w:link w:val="CommentSubject"/>
    <w:uiPriority w:val="99"/>
    <w:semiHidden/>
    <w:rsid w:val="00DB40C7"/>
    <w:rPr>
      <w:rFonts w:ascii="Calibri" w:eastAsia="Calibri" w:hAnsi="Calibri"/>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50496">
      <w:bodyDiv w:val="1"/>
      <w:marLeft w:val="0"/>
      <w:marRight w:val="0"/>
      <w:marTop w:val="0"/>
      <w:marBottom w:val="0"/>
      <w:divBdr>
        <w:top w:val="none" w:sz="0" w:space="0" w:color="auto"/>
        <w:left w:val="none" w:sz="0" w:space="0" w:color="auto"/>
        <w:bottom w:val="none" w:sz="0" w:space="0" w:color="auto"/>
        <w:right w:val="none" w:sz="0" w:space="0" w:color="auto"/>
      </w:divBdr>
    </w:div>
    <w:div w:id="15036523">
      <w:bodyDiv w:val="1"/>
      <w:marLeft w:val="0"/>
      <w:marRight w:val="0"/>
      <w:marTop w:val="0"/>
      <w:marBottom w:val="0"/>
      <w:divBdr>
        <w:top w:val="none" w:sz="0" w:space="0" w:color="auto"/>
        <w:left w:val="none" w:sz="0" w:space="0" w:color="auto"/>
        <w:bottom w:val="none" w:sz="0" w:space="0" w:color="auto"/>
        <w:right w:val="none" w:sz="0" w:space="0" w:color="auto"/>
      </w:divBdr>
    </w:div>
    <w:div w:id="66615208">
      <w:bodyDiv w:val="1"/>
      <w:marLeft w:val="0"/>
      <w:marRight w:val="0"/>
      <w:marTop w:val="0"/>
      <w:marBottom w:val="0"/>
      <w:divBdr>
        <w:top w:val="none" w:sz="0" w:space="0" w:color="auto"/>
        <w:left w:val="none" w:sz="0" w:space="0" w:color="auto"/>
        <w:bottom w:val="none" w:sz="0" w:space="0" w:color="auto"/>
        <w:right w:val="none" w:sz="0" w:space="0" w:color="auto"/>
      </w:divBdr>
    </w:div>
    <w:div w:id="72822148">
      <w:bodyDiv w:val="1"/>
      <w:marLeft w:val="0"/>
      <w:marRight w:val="0"/>
      <w:marTop w:val="0"/>
      <w:marBottom w:val="0"/>
      <w:divBdr>
        <w:top w:val="none" w:sz="0" w:space="0" w:color="auto"/>
        <w:left w:val="none" w:sz="0" w:space="0" w:color="auto"/>
        <w:bottom w:val="none" w:sz="0" w:space="0" w:color="auto"/>
        <w:right w:val="none" w:sz="0" w:space="0" w:color="auto"/>
      </w:divBdr>
    </w:div>
    <w:div w:id="83453654">
      <w:bodyDiv w:val="1"/>
      <w:marLeft w:val="0"/>
      <w:marRight w:val="0"/>
      <w:marTop w:val="0"/>
      <w:marBottom w:val="0"/>
      <w:divBdr>
        <w:top w:val="none" w:sz="0" w:space="0" w:color="auto"/>
        <w:left w:val="none" w:sz="0" w:space="0" w:color="auto"/>
        <w:bottom w:val="none" w:sz="0" w:space="0" w:color="auto"/>
        <w:right w:val="none" w:sz="0" w:space="0" w:color="auto"/>
      </w:divBdr>
    </w:div>
    <w:div w:id="85225408">
      <w:bodyDiv w:val="1"/>
      <w:marLeft w:val="0"/>
      <w:marRight w:val="0"/>
      <w:marTop w:val="0"/>
      <w:marBottom w:val="0"/>
      <w:divBdr>
        <w:top w:val="none" w:sz="0" w:space="0" w:color="auto"/>
        <w:left w:val="none" w:sz="0" w:space="0" w:color="auto"/>
        <w:bottom w:val="none" w:sz="0" w:space="0" w:color="auto"/>
        <w:right w:val="none" w:sz="0" w:space="0" w:color="auto"/>
      </w:divBdr>
    </w:div>
    <w:div w:id="100957678">
      <w:bodyDiv w:val="1"/>
      <w:marLeft w:val="0"/>
      <w:marRight w:val="0"/>
      <w:marTop w:val="0"/>
      <w:marBottom w:val="0"/>
      <w:divBdr>
        <w:top w:val="none" w:sz="0" w:space="0" w:color="auto"/>
        <w:left w:val="none" w:sz="0" w:space="0" w:color="auto"/>
        <w:bottom w:val="none" w:sz="0" w:space="0" w:color="auto"/>
        <w:right w:val="none" w:sz="0" w:space="0" w:color="auto"/>
      </w:divBdr>
    </w:div>
    <w:div w:id="120655631">
      <w:bodyDiv w:val="1"/>
      <w:marLeft w:val="0"/>
      <w:marRight w:val="0"/>
      <w:marTop w:val="0"/>
      <w:marBottom w:val="0"/>
      <w:divBdr>
        <w:top w:val="none" w:sz="0" w:space="0" w:color="auto"/>
        <w:left w:val="none" w:sz="0" w:space="0" w:color="auto"/>
        <w:bottom w:val="none" w:sz="0" w:space="0" w:color="auto"/>
        <w:right w:val="none" w:sz="0" w:space="0" w:color="auto"/>
      </w:divBdr>
    </w:div>
    <w:div w:id="122769291">
      <w:bodyDiv w:val="1"/>
      <w:marLeft w:val="0"/>
      <w:marRight w:val="0"/>
      <w:marTop w:val="0"/>
      <w:marBottom w:val="0"/>
      <w:divBdr>
        <w:top w:val="none" w:sz="0" w:space="0" w:color="auto"/>
        <w:left w:val="none" w:sz="0" w:space="0" w:color="auto"/>
        <w:bottom w:val="none" w:sz="0" w:space="0" w:color="auto"/>
        <w:right w:val="none" w:sz="0" w:space="0" w:color="auto"/>
      </w:divBdr>
    </w:div>
    <w:div w:id="129835092">
      <w:bodyDiv w:val="1"/>
      <w:marLeft w:val="0"/>
      <w:marRight w:val="0"/>
      <w:marTop w:val="0"/>
      <w:marBottom w:val="0"/>
      <w:divBdr>
        <w:top w:val="none" w:sz="0" w:space="0" w:color="auto"/>
        <w:left w:val="none" w:sz="0" w:space="0" w:color="auto"/>
        <w:bottom w:val="none" w:sz="0" w:space="0" w:color="auto"/>
        <w:right w:val="none" w:sz="0" w:space="0" w:color="auto"/>
      </w:divBdr>
    </w:div>
    <w:div w:id="130366862">
      <w:bodyDiv w:val="1"/>
      <w:marLeft w:val="0"/>
      <w:marRight w:val="0"/>
      <w:marTop w:val="0"/>
      <w:marBottom w:val="0"/>
      <w:divBdr>
        <w:top w:val="none" w:sz="0" w:space="0" w:color="auto"/>
        <w:left w:val="none" w:sz="0" w:space="0" w:color="auto"/>
        <w:bottom w:val="none" w:sz="0" w:space="0" w:color="auto"/>
        <w:right w:val="none" w:sz="0" w:space="0" w:color="auto"/>
      </w:divBdr>
    </w:div>
    <w:div w:id="148254114">
      <w:bodyDiv w:val="1"/>
      <w:marLeft w:val="0"/>
      <w:marRight w:val="0"/>
      <w:marTop w:val="0"/>
      <w:marBottom w:val="0"/>
      <w:divBdr>
        <w:top w:val="none" w:sz="0" w:space="0" w:color="auto"/>
        <w:left w:val="none" w:sz="0" w:space="0" w:color="auto"/>
        <w:bottom w:val="none" w:sz="0" w:space="0" w:color="auto"/>
        <w:right w:val="none" w:sz="0" w:space="0" w:color="auto"/>
      </w:divBdr>
    </w:div>
    <w:div w:id="149487884">
      <w:bodyDiv w:val="1"/>
      <w:marLeft w:val="0"/>
      <w:marRight w:val="0"/>
      <w:marTop w:val="0"/>
      <w:marBottom w:val="0"/>
      <w:divBdr>
        <w:top w:val="none" w:sz="0" w:space="0" w:color="auto"/>
        <w:left w:val="none" w:sz="0" w:space="0" w:color="auto"/>
        <w:bottom w:val="none" w:sz="0" w:space="0" w:color="auto"/>
        <w:right w:val="none" w:sz="0" w:space="0" w:color="auto"/>
      </w:divBdr>
    </w:div>
    <w:div w:id="151915988">
      <w:bodyDiv w:val="1"/>
      <w:marLeft w:val="0"/>
      <w:marRight w:val="0"/>
      <w:marTop w:val="0"/>
      <w:marBottom w:val="0"/>
      <w:divBdr>
        <w:top w:val="none" w:sz="0" w:space="0" w:color="auto"/>
        <w:left w:val="none" w:sz="0" w:space="0" w:color="auto"/>
        <w:bottom w:val="none" w:sz="0" w:space="0" w:color="auto"/>
        <w:right w:val="none" w:sz="0" w:space="0" w:color="auto"/>
      </w:divBdr>
    </w:div>
    <w:div w:id="164321385">
      <w:bodyDiv w:val="1"/>
      <w:marLeft w:val="0"/>
      <w:marRight w:val="0"/>
      <w:marTop w:val="0"/>
      <w:marBottom w:val="0"/>
      <w:divBdr>
        <w:top w:val="none" w:sz="0" w:space="0" w:color="auto"/>
        <w:left w:val="none" w:sz="0" w:space="0" w:color="auto"/>
        <w:bottom w:val="none" w:sz="0" w:space="0" w:color="auto"/>
        <w:right w:val="none" w:sz="0" w:space="0" w:color="auto"/>
      </w:divBdr>
    </w:div>
    <w:div w:id="176309092">
      <w:bodyDiv w:val="1"/>
      <w:marLeft w:val="0"/>
      <w:marRight w:val="0"/>
      <w:marTop w:val="0"/>
      <w:marBottom w:val="0"/>
      <w:divBdr>
        <w:top w:val="none" w:sz="0" w:space="0" w:color="auto"/>
        <w:left w:val="none" w:sz="0" w:space="0" w:color="auto"/>
        <w:bottom w:val="none" w:sz="0" w:space="0" w:color="auto"/>
        <w:right w:val="none" w:sz="0" w:space="0" w:color="auto"/>
      </w:divBdr>
    </w:div>
    <w:div w:id="188951049">
      <w:bodyDiv w:val="1"/>
      <w:marLeft w:val="0"/>
      <w:marRight w:val="0"/>
      <w:marTop w:val="0"/>
      <w:marBottom w:val="0"/>
      <w:divBdr>
        <w:top w:val="none" w:sz="0" w:space="0" w:color="auto"/>
        <w:left w:val="none" w:sz="0" w:space="0" w:color="auto"/>
        <w:bottom w:val="none" w:sz="0" w:space="0" w:color="auto"/>
        <w:right w:val="none" w:sz="0" w:space="0" w:color="auto"/>
      </w:divBdr>
    </w:div>
    <w:div w:id="213082486">
      <w:bodyDiv w:val="1"/>
      <w:marLeft w:val="0"/>
      <w:marRight w:val="0"/>
      <w:marTop w:val="0"/>
      <w:marBottom w:val="0"/>
      <w:divBdr>
        <w:top w:val="none" w:sz="0" w:space="0" w:color="auto"/>
        <w:left w:val="none" w:sz="0" w:space="0" w:color="auto"/>
        <w:bottom w:val="none" w:sz="0" w:space="0" w:color="auto"/>
        <w:right w:val="none" w:sz="0" w:space="0" w:color="auto"/>
      </w:divBdr>
    </w:div>
    <w:div w:id="246311283">
      <w:bodyDiv w:val="1"/>
      <w:marLeft w:val="0"/>
      <w:marRight w:val="0"/>
      <w:marTop w:val="0"/>
      <w:marBottom w:val="0"/>
      <w:divBdr>
        <w:top w:val="none" w:sz="0" w:space="0" w:color="auto"/>
        <w:left w:val="none" w:sz="0" w:space="0" w:color="auto"/>
        <w:bottom w:val="none" w:sz="0" w:space="0" w:color="auto"/>
        <w:right w:val="none" w:sz="0" w:space="0" w:color="auto"/>
      </w:divBdr>
    </w:div>
    <w:div w:id="254554669">
      <w:bodyDiv w:val="1"/>
      <w:marLeft w:val="0"/>
      <w:marRight w:val="0"/>
      <w:marTop w:val="0"/>
      <w:marBottom w:val="0"/>
      <w:divBdr>
        <w:top w:val="none" w:sz="0" w:space="0" w:color="auto"/>
        <w:left w:val="none" w:sz="0" w:space="0" w:color="auto"/>
        <w:bottom w:val="none" w:sz="0" w:space="0" w:color="auto"/>
        <w:right w:val="none" w:sz="0" w:space="0" w:color="auto"/>
      </w:divBdr>
    </w:div>
    <w:div w:id="273371038">
      <w:bodyDiv w:val="1"/>
      <w:marLeft w:val="0"/>
      <w:marRight w:val="0"/>
      <w:marTop w:val="0"/>
      <w:marBottom w:val="0"/>
      <w:divBdr>
        <w:top w:val="none" w:sz="0" w:space="0" w:color="auto"/>
        <w:left w:val="none" w:sz="0" w:space="0" w:color="auto"/>
        <w:bottom w:val="none" w:sz="0" w:space="0" w:color="auto"/>
        <w:right w:val="none" w:sz="0" w:space="0" w:color="auto"/>
      </w:divBdr>
    </w:div>
    <w:div w:id="277957159">
      <w:bodyDiv w:val="1"/>
      <w:marLeft w:val="0"/>
      <w:marRight w:val="0"/>
      <w:marTop w:val="0"/>
      <w:marBottom w:val="0"/>
      <w:divBdr>
        <w:top w:val="none" w:sz="0" w:space="0" w:color="auto"/>
        <w:left w:val="none" w:sz="0" w:space="0" w:color="auto"/>
        <w:bottom w:val="none" w:sz="0" w:space="0" w:color="auto"/>
        <w:right w:val="none" w:sz="0" w:space="0" w:color="auto"/>
      </w:divBdr>
    </w:div>
    <w:div w:id="307050660">
      <w:bodyDiv w:val="1"/>
      <w:marLeft w:val="0"/>
      <w:marRight w:val="0"/>
      <w:marTop w:val="0"/>
      <w:marBottom w:val="0"/>
      <w:divBdr>
        <w:top w:val="none" w:sz="0" w:space="0" w:color="auto"/>
        <w:left w:val="none" w:sz="0" w:space="0" w:color="auto"/>
        <w:bottom w:val="none" w:sz="0" w:space="0" w:color="auto"/>
        <w:right w:val="none" w:sz="0" w:space="0" w:color="auto"/>
      </w:divBdr>
    </w:div>
    <w:div w:id="314263230">
      <w:bodyDiv w:val="1"/>
      <w:marLeft w:val="0"/>
      <w:marRight w:val="0"/>
      <w:marTop w:val="0"/>
      <w:marBottom w:val="0"/>
      <w:divBdr>
        <w:top w:val="none" w:sz="0" w:space="0" w:color="auto"/>
        <w:left w:val="none" w:sz="0" w:space="0" w:color="auto"/>
        <w:bottom w:val="none" w:sz="0" w:space="0" w:color="auto"/>
        <w:right w:val="none" w:sz="0" w:space="0" w:color="auto"/>
      </w:divBdr>
    </w:div>
    <w:div w:id="327709636">
      <w:bodyDiv w:val="1"/>
      <w:marLeft w:val="0"/>
      <w:marRight w:val="0"/>
      <w:marTop w:val="0"/>
      <w:marBottom w:val="0"/>
      <w:divBdr>
        <w:top w:val="none" w:sz="0" w:space="0" w:color="auto"/>
        <w:left w:val="none" w:sz="0" w:space="0" w:color="auto"/>
        <w:bottom w:val="none" w:sz="0" w:space="0" w:color="auto"/>
        <w:right w:val="none" w:sz="0" w:space="0" w:color="auto"/>
      </w:divBdr>
    </w:div>
    <w:div w:id="336735437">
      <w:bodyDiv w:val="1"/>
      <w:marLeft w:val="0"/>
      <w:marRight w:val="0"/>
      <w:marTop w:val="0"/>
      <w:marBottom w:val="0"/>
      <w:divBdr>
        <w:top w:val="none" w:sz="0" w:space="0" w:color="auto"/>
        <w:left w:val="none" w:sz="0" w:space="0" w:color="auto"/>
        <w:bottom w:val="none" w:sz="0" w:space="0" w:color="auto"/>
        <w:right w:val="none" w:sz="0" w:space="0" w:color="auto"/>
      </w:divBdr>
    </w:div>
    <w:div w:id="337854617">
      <w:bodyDiv w:val="1"/>
      <w:marLeft w:val="0"/>
      <w:marRight w:val="0"/>
      <w:marTop w:val="0"/>
      <w:marBottom w:val="0"/>
      <w:divBdr>
        <w:top w:val="none" w:sz="0" w:space="0" w:color="auto"/>
        <w:left w:val="none" w:sz="0" w:space="0" w:color="auto"/>
        <w:bottom w:val="none" w:sz="0" w:space="0" w:color="auto"/>
        <w:right w:val="none" w:sz="0" w:space="0" w:color="auto"/>
      </w:divBdr>
    </w:div>
    <w:div w:id="338973135">
      <w:bodyDiv w:val="1"/>
      <w:marLeft w:val="0"/>
      <w:marRight w:val="0"/>
      <w:marTop w:val="0"/>
      <w:marBottom w:val="0"/>
      <w:divBdr>
        <w:top w:val="none" w:sz="0" w:space="0" w:color="auto"/>
        <w:left w:val="none" w:sz="0" w:space="0" w:color="auto"/>
        <w:bottom w:val="none" w:sz="0" w:space="0" w:color="auto"/>
        <w:right w:val="none" w:sz="0" w:space="0" w:color="auto"/>
      </w:divBdr>
    </w:div>
    <w:div w:id="350958336">
      <w:bodyDiv w:val="1"/>
      <w:marLeft w:val="0"/>
      <w:marRight w:val="0"/>
      <w:marTop w:val="0"/>
      <w:marBottom w:val="0"/>
      <w:divBdr>
        <w:top w:val="none" w:sz="0" w:space="0" w:color="auto"/>
        <w:left w:val="none" w:sz="0" w:space="0" w:color="auto"/>
        <w:bottom w:val="none" w:sz="0" w:space="0" w:color="auto"/>
        <w:right w:val="none" w:sz="0" w:space="0" w:color="auto"/>
      </w:divBdr>
    </w:div>
    <w:div w:id="371268599">
      <w:bodyDiv w:val="1"/>
      <w:marLeft w:val="0"/>
      <w:marRight w:val="0"/>
      <w:marTop w:val="0"/>
      <w:marBottom w:val="0"/>
      <w:divBdr>
        <w:top w:val="none" w:sz="0" w:space="0" w:color="auto"/>
        <w:left w:val="none" w:sz="0" w:space="0" w:color="auto"/>
        <w:bottom w:val="none" w:sz="0" w:space="0" w:color="auto"/>
        <w:right w:val="none" w:sz="0" w:space="0" w:color="auto"/>
      </w:divBdr>
    </w:div>
    <w:div w:id="372846652">
      <w:bodyDiv w:val="1"/>
      <w:marLeft w:val="0"/>
      <w:marRight w:val="0"/>
      <w:marTop w:val="0"/>
      <w:marBottom w:val="0"/>
      <w:divBdr>
        <w:top w:val="none" w:sz="0" w:space="0" w:color="auto"/>
        <w:left w:val="none" w:sz="0" w:space="0" w:color="auto"/>
        <w:bottom w:val="none" w:sz="0" w:space="0" w:color="auto"/>
        <w:right w:val="none" w:sz="0" w:space="0" w:color="auto"/>
      </w:divBdr>
    </w:div>
    <w:div w:id="401299355">
      <w:bodyDiv w:val="1"/>
      <w:marLeft w:val="0"/>
      <w:marRight w:val="0"/>
      <w:marTop w:val="0"/>
      <w:marBottom w:val="0"/>
      <w:divBdr>
        <w:top w:val="none" w:sz="0" w:space="0" w:color="auto"/>
        <w:left w:val="none" w:sz="0" w:space="0" w:color="auto"/>
        <w:bottom w:val="none" w:sz="0" w:space="0" w:color="auto"/>
        <w:right w:val="none" w:sz="0" w:space="0" w:color="auto"/>
      </w:divBdr>
    </w:div>
    <w:div w:id="419251571">
      <w:bodyDiv w:val="1"/>
      <w:marLeft w:val="0"/>
      <w:marRight w:val="0"/>
      <w:marTop w:val="0"/>
      <w:marBottom w:val="0"/>
      <w:divBdr>
        <w:top w:val="none" w:sz="0" w:space="0" w:color="auto"/>
        <w:left w:val="none" w:sz="0" w:space="0" w:color="auto"/>
        <w:bottom w:val="none" w:sz="0" w:space="0" w:color="auto"/>
        <w:right w:val="none" w:sz="0" w:space="0" w:color="auto"/>
      </w:divBdr>
    </w:div>
    <w:div w:id="437530993">
      <w:bodyDiv w:val="1"/>
      <w:marLeft w:val="0"/>
      <w:marRight w:val="0"/>
      <w:marTop w:val="0"/>
      <w:marBottom w:val="0"/>
      <w:divBdr>
        <w:top w:val="none" w:sz="0" w:space="0" w:color="auto"/>
        <w:left w:val="none" w:sz="0" w:space="0" w:color="auto"/>
        <w:bottom w:val="none" w:sz="0" w:space="0" w:color="auto"/>
        <w:right w:val="none" w:sz="0" w:space="0" w:color="auto"/>
      </w:divBdr>
    </w:div>
    <w:div w:id="441152110">
      <w:bodyDiv w:val="1"/>
      <w:marLeft w:val="0"/>
      <w:marRight w:val="0"/>
      <w:marTop w:val="0"/>
      <w:marBottom w:val="0"/>
      <w:divBdr>
        <w:top w:val="none" w:sz="0" w:space="0" w:color="auto"/>
        <w:left w:val="none" w:sz="0" w:space="0" w:color="auto"/>
        <w:bottom w:val="none" w:sz="0" w:space="0" w:color="auto"/>
        <w:right w:val="none" w:sz="0" w:space="0" w:color="auto"/>
      </w:divBdr>
    </w:div>
    <w:div w:id="463474416">
      <w:bodyDiv w:val="1"/>
      <w:marLeft w:val="0"/>
      <w:marRight w:val="0"/>
      <w:marTop w:val="0"/>
      <w:marBottom w:val="0"/>
      <w:divBdr>
        <w:top w:val="none" w:sz="0" w:space="0" w:color="auto"/>
        <w:left w:val="none" w:sz="0" w:space="0" w:color="auto"/>
        <w:bottom w:val="none" w:sz="0" w:space="0" w:color="auto"/>
        <w:right w:val="none" w:sz="0" w:space="0" w:color="auto"/>
      </w:divBdr>
    </w:div>
    <w:div w:id="495607177">
      <w:bodyDiv w:val="1"/>
      <w:marLeft w:val="0"/>
      <w:marRight w:val="0"/>
      <w:marTop w:val="0"/>
      <w:marBottom w:val="0"/>
      <w:divBdr>
        <w:top w:val="none" w:sz="0" w:space="0" w:color="auto"/>
        <w:left w:val="none" w:sz="0" w:space="0" w:color="auto"/>
        <w:bottom w:val="none" w:sz="0" w:space="0" w:color="auto"/>
        <w:right w:val="none" w:sz="0" w:space="0" w:color="auto"/>
      </w:divBdr>
    </w:div>
    <w:div w:id="505436633">
      <w:bodyDiv w:val="1"/>
      <w:marLeft w:val="0"/>
      <w:marRight w:val="0"/>
      <w:marTop w:val="0"/>
      <w:marBottom w:val="0"/>
      <w:divBdr>
        <w:top w:val="none" w:sz="0" w:space="0" w:color="auto"/>
        <w:left w:val="none" w:sz="0" w:space="0" w:color="auto"/>
        <w:bottom w:val="none" w:sz="0" w:space="0" w:color="auto"/>
        <w:right w:val="none" w:sz="0" w:space="0" w:color="auto"/>
      </w:divBdr>
    </w:div>
    <w:div w:id="519122575">
      <w:bodyDiv w:val="1"/>
      <w:marLeft w:val="0"/>
      <w:marRight w:val="0"/>
      <w:marTop w:val="0"/>
      <w:marBottom w:val="0"/>
      <w:divBdr>
        <w:top w:val="none" w:sz="0" w:space="0" w:color="auto"/>
        <w:left w:val="none" w:sz="0" w:space="0" w:color="auto"/>
        <w:bottom w:val="none" w:sz="0" w:space="0" w:color="auto"/>
        <w:right w:val="none" w:sz="0" w:space="0" w:color="auto"/>
      </w:divBdr>
    </w:div>
    <w:div w:id="527304030">
      <w:bodyDiv w:val="1"/>
      <w:marLeft w:val="0"/>
      <w:marRight w:val="0"/>
      <w:marTop w:val="0"/>
      <w:marBottom w:val="0"/>
      <w:divBdr>
        <w:top w:val="none" w:sz="0" w:space="0" w:color="auto"/>
        <w:left w:val="none" w:sz="0" w:space="0" w:color="auto"/>
        <w:bottom w:val="none" w:sz="0" w:space="0" w:color="auto"/>
        <w:right w:val="none" w:sz="0" w:space="0" w:color="auto"/>
      </w:divBdr>
    </w:div>
    <w:div w:id="528221851">
      <w:bodyDiv w:val="1"/>
      <w:marLeft w:val="0"/>
      <w:marRight w:val="0"/>
      <w:marTop w:val="0"/>
      <w:marBottom w:val="0"/>
      <w:divBdr>
        <w:top w:val="none" w:sz="0" w:space="0" w:color="auto"/>
        <w:left w:val="none" w:sz="0" w:space="0" w:color="auto"/>
        <w:bottom w:val="none" w:sz="0" w:space="0" w:color="auto"/>
        <w:right w:val="none" w:sz="0" w:space="0" w:color="auto"/>
      </w:divBdr>
    </w:div>
    <w:div w:id="532033482">
      <w:bodyDiv w:val="1"/>
      <w:marLeft w:val="0"/>
      <w:marRight w:val="0"/>
      <w:marTop w:val="0"/>
      <w:marBottom w:val="0"/>
      <w:divBdr>
        <w:top w:val="none" w:sz="0" w:space="0" w:color="auto"/>
        <w:left w:val="none" w:sz="0" w:space="0" w:color="auto"/>
        <w:bottom w:val="none" w:sz="0" w:space="0" w:color="auto"/>
        <w:right w:val="none" w:sz="0" w:space="0" w:color="auto"/>
      </w:divBdr>
    </w:div>
    <w:div w:id="538319713">
      <w:bodyDiv w:val="1"/>
      <w:marLeft w:val="0"/>
      <w:marRight w:val="0"/>
      <w:marTop w:val="0"/>
      <w:marBottom w:val="0"/>
      <w:divBdr>
        <w:top w:val="none" w:sz="0" w:space="0" w:color="auto"/>
        <w:left w:val="none" w:sz="0" w:space="0" w:color="auto"/>
        <w:bottom w:val="none" w:sz="0" w:space="0" w:color="auto"/>
        <w:right w:val="none" w:sz="0" w:space="0" w:color="auto"/>
      </w:divBdr>
    </w:div>
    <w:div w:id="555161922">
      <w:bodyDiv w:val="1"/>
      <w:marLeft w:val="0"/>
      <w:marRight w:val="0"/>
      <w:marTop w:val="0"/>
      <w:marBottom w:val="0"/>
      <w:divBdr>
        <w:top w:val="none" w:sz="0" w:space="0" w:color="auto"/>
        <w:left w:val="none" w:sz="0" w:space="0" w:color="auto"/>
        <w:bottom w:val="none" w:sz="0" w:space="0" w:color="auto"/>
        <w:right w:val="none" w:sz="0" w:space="0" w:color="auto"/>
      </w:divBdr>
    </w:div>
    <w:div w:id="576862759">
      <w:bodyDiv w:val="1"/>
      <w:marLeft w:val="0"/>
      <w:marRight w:val="0"/>
      <w:marTop w:val="0"/>
      <w:marBottom w:val="0"/>
      <w:divBdr>
        <w:top w:val="none" w:sz="0" w:space="0" w:color="auto"/>
        <w:left w:val="none" w:sz="0" w:space="0" w:color="auto"/>
        <w:bottom w:val="none" w:sz="0" w:space="0" w:color="auto"/>
        <w:right w:val="none" w:sz="0" w:space="0" w:color="auto"/>
      </w:divBdr>
    </w:div>
    <w:div w:id="577598607">
      <w:bodyDiv w:val="1"/>
      <w:marLeft w:val="0"/>
      <w:marRight w:val="0"/>
      <w:marTop w:val="0"/>
      <w:marBottom w:val="0"/>
      <w:divBdr>
        <w:top w:val="none" w:sz="0" w:space="0" w:color="auto"/>
        <w:left w:val="none" w:sz="0" w:space="0" w:color="auto"/>
        <w:bottom w:val="none" w:sz="0" w:space="0" w:color="auto"/>
        <w:right w:val="none" w:sz="0" w:space="0" w:color="auto"/>
      </w:divBdr>
      <w:divsChild>
        <w:div w:id="323437413">
          <w:marLeft w:val="0"/>
          <w:marRight w:val="0"/>
          <w:marTop w:val="0"/>
          <w:marBottom w:val="0"/>
          <w:divBdr>
            <w:top w:val="none" w:sz="0" w:space="0" w:color="auto"/>
            <w:left w:val="none" w:sz="0" w:space="0" w:color="auto"/>
            <w:bottom w:val="none" w:sz="0" w:space="0" w:color="auto"/>
            <w:right w:val="none" w:sz="0" w:space="0" w:color="auto"/>
          </w:divBdr>
          <w:divsChild>
            <w:div w:id="1600675433">
              <w:marLeft w:val="0"/>
              <w:marRight w:val="0"/>
              <w:marTop w:val="0"/>
              <w:marBottom w:val="0"/>
              <w:divBdr>
                <w:top w:val="none" w:sz="0" w:space="0" w:color="auto"/>
                <w:left w:val="none" w:sz="0" w:space="0" w:color="auto"/>
                <w:bottom w:val="none" w:sz="0" w:space="0" w:color="auto"/>
                <w:right w:val="none" w:sz="0" w:space="0" w:color="auto"/>
              </w:divBdr>
              <w:divsChild>
                <w:div w:id="24137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0409574">
      <w:bodyDiv w:val="1"/>
      <w:marLeft w:val="0"/>
      <w:marRight w:val="0"/>
      <w:marTop w:val="0"/>
      <w:marBottom w:val="0"/>
      <w:divBdr>
        <w:top w:val="none" w:sz="0" w:space="0" w:color="auto"/>
        <w:left w:val="none" w:sz="0" w:space="0" w:color="auto"/>
        <w:bottom w:val="none" w:sz="0" w:space="0" w:color="auto"/>
        <w:right w:val="none" w:sz="0" w:space="0" w:color="auto"/>
      </w:divBdr>
    </w:div>
    <w:div w:id="582030642">
      <w:bodyDiv w:val="1"/>
      <w:marLeft w:val="0"/>
      <w:marRight w:val="0"/>
      <w:marTop w:val="0"/>
      <w:marBottom w:val="0"/>
      <w:divBdr>
        <w:top w:val="none" w:sz="0" w:space="0" w:color="auto"/>
        <w:left w:val="none" w:sz="0" w:space="0" w:color="auto"/>
        <w:bottom w:val="none" w:sz="0" w:space="0" w:color="auto"/>
        <w:right w:val="none" w:sz="0" w:space="0" w:color="auto"/>
      </w:divBdr>
    </w:div>
    <w:div w:id="626158426">
      <w:bodyDiv w:val="1"/>
      <w:marLeft w:val="0"/>
      <w:marRight w:val="0"/>
      <w:marTop w:val="0"/>
      <w:marBottom w:val="0"/>
      <w:divBdr>
        <w:top w:val="none" w:sz="0" w:space="0" w:color="auto"/>
        <w:left w:val="none" w:sz="0" w:space="0" w:color="auto"/>
        <w:bottom w:val="none" w:sz="0" w:space="0" w:color="auto"/>
        <w:right w:val="none" w:sz="0" w:space="0" w:color="auto"/>
      </w:divBdr>
    </w:div>
    <w:div w:id="626205460">
      <w:bodyDiv w:val="1"/>
      <w:marLeft w:val="0"/>
      <w:marRight w:val="0"/>
      <w:marTop w:val="0"/>
      <w:marBottom w:val="0"/>
      <w:divBdr>
        <w:top w:val="none" w:sz="0" w:space="0" w:color="auto"/>
        <w:left w:val="none" w:sz="0" w:space="0" w:color="auto"/>
        <w:bottom w:val="none" w:sz="0" w:space="0" w:color="auto"/>
        <w:right w:val="none" w:sz="0" w:space="0" w:color="auto"/>
      </w:divBdr>
    </w:div>
    <w:div w:id="628635259">
      <w:bodyDiv w:val="1"/>
      <w:marLeft w:val="0"/>
      <w:marRight w:val="0"/>
      <w:marTop w:val="0"/>
      <w:marBottom w:val="0"/>
      <w:divBdr>
        <w:top w:val="none" w:sz="0" w:space="0" w:color="auto"/>
        <w:left w:val="none" w:sz="0" w:space="0" w:color="auto"/>
        <w:bottom w:val="none" w:sz="0" w:space="0" w:color="auto"/>
        <w:right w:val="none" w:sz="0" w:space="0" w:color="auto"/>
      </w:divBdr>
      <w:divsChild>
        <w:div w:id="451898105">
          <w:marLeft w:val="0"/>
          <w:marRight w:val="0"/>
          <w:marTop w:val="0"/>
          <w:marBottom w:val="0"/>
          <w:divBdr>
            <w:top w:val="none" w:sz="0" w:space="0" w:color="auto"/>
            <w:left w:val="none" w:sz="0" w:space="0" w:color="auto"/>
            <w:bottom w:val="none" w:sz="0" w:space="0" w:color="auto"/>
            <w:right w:val="none" w:sz="0" w:space="0" w:color="auto"/>
          </w:divBdr>
        </w:div>
        <w:div w:id="1928493102">
          <w:marLeft w:val="0"/>
          <w:marRight w:val="0"/>
          <w:marTop w:val="0"/>
          <w:marBottom w:val="0"/>
          <w:divBdr>
            <w:top w:val="none" w:sz="0" w:space="0" w:color="auto"/>
            <w:left w:val="none" w:sz="0" w:space="0" w:color="auto"/>
            <w:bottom w:val="none" w:sz="0" w:space="0" w:color="auto"/>
            <w:right w:val="none" w:sz="0" w:space="0" w:color="auto"/>
          </w:divBdr>
        </w:div>
        <w:div w:id="497353750">
          <w:marLeft w:val="0"/>
          <w:marRight w:val="0"/>
          <w:marTop w:val="0"/>
          <w:marBottom w:val="0"/>
          <w:divBdr>
            <w:top w:val="none" w:sz="0" w:space="0" w:color="auto"/>
            <w:left w:val="none" w:sz="0" w:space="0" w:color="auto"/>
            <w:bottom w:val="none" w:sz="0" w:space="0" w:color="auto"/>
            <w:right w:val="none" w:sz="0" w:space="0" w:color="auto"/>
          </w:divBdr>
        </w:div>
        <w:div w:id="1398935651">
          <w:marLeft w:val="0"/>
          <w:marRight w:val="0"/>
          <w:marTop w:val="0"/>
          <w:marBottom w:val="0"/>
          <w:divBdr>
            <w:top w:val="none" w:sz="0" w:space="0" w:color="auto"/>
            <w:left w:val="none" w:sz="0" w:space="0" w:color="auto"/>
            <w:bottom w:val="none" w:sz="0" w:space="0" w:color="auto"/>
            <w:right w:val="none" w:sz="0" w:space="0" w:color="auto"/>
          </w:divBdr>
        </w:div>
      </w:divsChild>
    </w:div>
    <w:div w:id="643393946">
      <w:bodyDiv w:val="1"/>
      <w:marLeft w:val="0"/>
      <w:marRight w:val="0"/>
      <w:marTop w:val="0"/>
      <w:marBottom w:val="0"/>
      <w:divBdr>
        <w:top w:val="none" w:sz="0" w:space="0" w:color="auto"/>
        <w:left w:val="none" w:sz="0" w:space="0" w:color="auto"/>
        <w:bottom w:val="none" w:sz="0" w:space="0" w:color="auto"/>
        <w:right w:val="none" w:sz="0" w:space="0" w:color="auto"/>
      </w:divBdr>
    </w:div>
    <w:div w:id="645815544">
      <w:bodyDiv w:val="1"/>
      <w:marLeft w:val="0"/>
      <w:marRight w:val="0"/>
      <w:marTop w:val="0"/>
      <w:marBottom w:val="0"/>
      <w:divBdr>
        <w:top w:val="none" w:sz="0" w:space="0" w:color="auto"/>
        <w:left w:val="none" w:sz="0" w:space="0" w:color="auto"/>
        <w:bottom w:val="none" w:sz="0" w:space="0" w:color="auto"/>
        <w:right w:val="none" w:sz="0" w:space="0" w:color="auto"/>
      </w:divBdr>
    </w:div>
    <w:div w:id="648288293">
      <w:bodyDiv w:val="1"/>
      <w:marLeft w:val="0"/>
      <w:marRight w:val="0"/>
      <w:marTop w:val="0"/>
      <w:marBottom w:val="0"/>
      <w:divBdr>
        <w:top w:val="none" w:sz="0" w:space="0" w:color="auto"/>
        <w:left w:val="none" w:sz="0" w:space="0" w:color="auto"/>
        <w:bottom w:val="none" w:sz="0" w:space="0" w:color="auto"/>
        <w:right w:val="none" w:sz="0" w:space="0" w:color="auto"/>
      </w:divBdr>
    </w:div>
    <w:div w:id="659583014">
      <w:bodyDiv w:val="1"/>
      <w:marLeft w:val="0"/>
      <w:marRight w:val="0"/>
      <w:marTop w:val="0"/>
      <w:marBottom w:val="0"/>
      <w:divBdr>
        <w:top w:val="none" w:sz="0" w:space="0" w:color="auto"/>
        <w:left w:val="none" w:sz="0" w:space="0" w:color="auto"/>
        <w:bottom w:val="none" w:sz="0" w:space="0" w:color="auto"/>
        <w:right w:val="none" w:sz="0" w:space="0" w:color="auto"/>
      </w:divBdr>
    </w:div>
    <w:div w:id="674113932">
      <w:bodyDiv w:val="1"/>
      <w:marLeft w:val="0"/>
      <w:marRight w:val="0"/>
      <w:marTop w:val="0"/>
      <w:marBottom w:val="0"/>
      <w:divBdr>
        <w:top w:val="none" w:sz="0" w:space="0" w:color="auto"/>
        <w:left w:val="none" w:sz="0" w:space="0" w:color="auto"/>
        <w:bottom w:val="none" w:sz="0" w:space="0" w:color="auto"/>
        <w:right w:val="none" w:sz="0" w:space="0" w:color="auto"/>
      </w:divBdr>
    </w:div>
    <w:div w:id="680355805">
      <w:bodyDiv w:val="1"/>
      <w:marLeft w:val="0"/>
      <w:marRight w:val="0"/>
      <w:marTop w:val="0"/>
      <w:marBottom w:val="0"/>
      <w:divBdr>
        <w:top w:val="none" w:sz="0" w:space="0" w:color="auto"/>
        <w:left w:val="none" w:sz="0" w:space="0" w:color="auto"/>
        <w:bottom w:val="none" w:sz="0" w:space="0" w:color="auto"/>
        <w:right w:val="none" w:sz="0" w:space="0" w:color="auto"/>
      </w:divBdr>
    </w:div>
    <w:div w:id="695275413">
      <w:bodyDiv w:val="1"/>
      <w:marLeft w:val="0"/>
      <w:marRight w:val="0"/>
      <w:marTop w:val="0"/>
      <w:marBottom w:val="0"/>
      <w:divBdr>
        <w:top w:val="none" w:sz="0" w:space="0" w:color="auto"/>
        <w:left w:val="none" w:sz="0" w:space="0" w:color="auto"/>
        <w:bottom w:val="none" w:sz="0" w:space="0" w:color="auto"/>
        <w:right w:val="none" w:sz="0" w:space="0" w:color="auto"/>
      </w:divBdr>
    </w:div>
    <w:div w:id="702482577">
      <w:bodyDiv w:val="1"/>
      <w:marLeft w:val="0"/>
      <w:marRight w:val="0"/>
      <w:marTop w:val="0"/>
      <w:marBottom w:val="0"/>
      <w:divBdr>
        <w:top w:val="none" w:sz="0" w:space="0" w:color="auto"/>
        <w:left w:val="none" w:sz="0" w:space="0" w:color="auto"/>
        <w:bottom w:val="none" w:sz="0" w:space="0" w:color="auto"/>
        <w:right w:val="none" w:sz="0" w:space="0" w:color="auto"/>
      </w:divBdr>
      <w:divsChild>
        <w:div w:id="189924360">
          <w:marLeft w:val="0"/>
          <w:marRight w:val="0"/>
          <w:marTop w:val="0"/>
          <w:marBottom w:val="0"/>
          <w:divBdr>
            <w:top w:val="none" w:sz="0" w:space="0" w:color="auto"/>
            <w:left w:val="none" w:sz="0" w:space="0" w:color="auto"/>
            <w:bottom w:val="none" w:sz="0" w:space="0" w:color="auto"/>
            <w:right w:val="none" w:sz="0" w:space="0" w:color="auto"/>
          </w:divBdr>
          <w:divsChild>
            <w:div w:id="1140221489">
              <w:marLeft w:val="0"/>
              <w:marRight w:val="0"/>
              <w:marTop w:val="0"/>
              <w:marBottom w:val="0"/>
              <w:divBdr>
                <w:top w:val="none" w:sz="0" w:space="0" w:color="auto"/>
                <w:left w:val="none" w:sz="0" w:space="0" w:color="auto"/>
                <w:bottom w:val="none" w:sz="0" w:space="0" w:color="auto"/>
                <w:right w:val="none" w:sz="0" w:space="0" w:color="auto"/>
              </w:divBdr>
              <w:divsChild>
                <w:div w:id="4943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3412846">
      <w:bodyDiv w:val="1"/>
      <w:marLeft w:val="0"/>
      <w:marRight w:val="0"/>
      <w:marTop w:val="0"/>
      <w:marBottom w:val="0"/>
      <w:divBdr>
        <w:top w:val="none" w:sz="0" w:space="0" w:color="auto"/>
        <w:left w:val="none" w:sz="0" w:space="0" w:color="auto"/>
        <w:bottom w:val="none" w:sz="0" w:space="0" w:color="auto"/>
        <w:right w:val="none" w:sz="0" w:space="0" w:color="auto"/>
      </w:divBdr>
    </w:div>
    <w:div w:id="734858619">
      <w:bodyDiv w:val="1"/>
      <w:marLeft w:val="0"/>
      <w:marRight w:val="0"/>
      <w:marTop w:val="0"/>
      <w:marBottom w:val="0"/>
      <w:divBdr>
        <w:top w:val="none" w:sz="0" w:space="0" w:color="auto"/>
        <w:left w:val="none" w:sz="0" w:space="0" w:color="auto"/>
        <w:bottom w:val="none" w:sz="0" w:space="0" w:color="auto"/>
        <w:right w:val="none" w:sz="0" w:space="0" w:color="auto"/>
      </w:divBdr>
    </w:div>
    <w:div w:id="744837795">
      <w:bodyDiv w:val="1"/>
      <w:marLeft w:val="0"/>
      <w:marRight w:val="0"/>
      <w:marTop w:val="0"/>
      <w:marBottom w:val="0"/>
      <w:divBdr>
        <w:top w:val="none" w:sz="0" w:space="0" w:color="auto"/>
        <w:left w:val="none" w:sz="0" w:space="0" w:color="auto"/>
        <w:bottom w:val="none" w:sz="0" w:space="0" w:color="auto"/>
        <w:right w:val="none" w:sz="0" w:space="0" w:color="auto"/>
      </w:divBdr>
    </w:div>
    <w:div w:id="750858097">
      <w:bodyDiv w:val="1"/>
      <w:marLeft w:val="0"/>
      <w:marRight w:val="0"/>
      <w:marTop w:val="0"/>
      <w:marBottom w:val="0"/>
      <w:divBdr>
        <w:top w:val="none" w:sz="0" w:space="0" w:color="auto"/>
        <w:left w:val="none" w:sz="0" w:space="0" w:color="auto"/>
        <w:bottom w:val="none" w:sz="0" w:space="0" w:color="auto"/>
        <w:right w:val="none" w:sz="0" w:space="0" w:color="auto"/>
      </w:divBdr>
    </w:div>
    <w:div w:id="761880716">
      <w:bodyDiv w:val="1"/>
      <w:marLeft w:val="0"/>
      <w:marRight w:val="0"/>
      <w:marTop w:val="0"/>
      <w:marBottom w:val="0"/>
      <w:divBdr>
        <w:top w:val="none" w:sz="0" w:space="0" w:color="auto"/>
        <w:left w:val="none" w:sz="0" w:space="0" w:color="auto"/>
        <w:bottom w:val="none" w:sz="0" w:space="0" w:color="auto"/>
        <w:right w:val="none" w:sz="0" w:space="0" w:color="auto"/>
      </w:divBdr>
    </w:div>
    <w:div w:id="766998304">
      <w:bodyDiv w:val="1"/>
      <w:marLeft w:val="0"/>
      <w:marRight w:val="0"/>
      <w:marTop w:val="0"/>
      <w:marBottom w:val="0"/>
      <w:divBdr>
        <w:top w:val="none" w:sz="0" w:space="0" w:color="auto"/>
        <w:left w:val="none" w:sz="0" w:space="0" w:color="auto"/>
        <w:bottom w:val="none" w:sz="0" w:space="0" w:color="auto"/>
        <w:right w:val="none" w:sz="0" w:space="0" w:color="auto"/>
      </w:divBdr>
    </w:div>
    <w:div w:id="785124392">
      <w:bodyDiv w:val="1"/>
      <w:marLeft w:val="0"/>
      <w:marRight w:val="0"/>
      <w:marTop w:val="0"/>
      <w:marBottom w:val="0"/>
      <w:divBdr>
        <w:top w:val="none" w:sz="0" w:space="0" w:color="auto"/>
        <w:left w:val="none" w:sz="0" w:space="0" w:color="auto"/>
        <w:bottom w:val="none" w:sz="0" w:space="0" w:color="auto"/>
        <w:right w:val="none" w:sz="0" w:space="0" w:color="auto"/>
      </w:divBdr>
    </w:div>
    <w:div w:id="806358916">
      <w:bodyDiv w:val="1"/>
      <w:marLeft w:val="0"/>
      <w:marRight w:val="0"/>
      <w:marTop w:val="0"/>
      <w:marBottom w:val="0"/>
      <w:divBdr>
        <w:top w:val="none" w:sz="0" w:space="0" w:color="auto"/>
        <w:left w:val="none" w:sz="0" w:space="0" w:color="auto"/>
        <w:bottom w:val="none" w:sz="0" w:space="0" w:color="auto"/>
        <w:right w:val="none" w:sz="0" w:space="0" w:color="auto"/>
      </w:divBdr>
    </w:div>
    <w:div w:id="810244109">
      <w:bodyDiv w:val="1"/>
      <w:marLeft w:val="0"/>
      <w:marRight w:val="0"/>
      <w:marTop w:val="0"/>
      <w:marBottom w:val="0"/>
      <w:divBdr>
        <w:top w:val="none" w:sz="0" w:space="0" w:color="auto"/>
        <w:left w:val="none" w:sz="0" w:space="0" w:color="auto"/>
        <w:bottom w:val="none" w:sz="0" w:space="0" w:color="auto"/>
        <w:right w:val="none" w:sz="0" w:space="0" w:color="auto"/>
      </w:divBdr>
    </w:div>
    <w:div w:id="849878226">
      <w:bodyDiv w:val="1"/>
      <w:marLeft w:val="0"/>
      <w:marRight w:val="0"/>
      <w:marTop w:val="0"/>
      <w:marBottom w:val="0"/>
      <w:divBdr>
        <w:top w:val="none" w:sz="0" w:space="0" w:color="auto"/>
        <w:left w:val="none" w:sz="0" w:space="0" w:color="auto"/>
        <w:bottom w:val="none" w:sz="0" w:space="0" w:color="auto"/>
        <w:right w:val="none" w:sz="0" w:space="0" w:color="auto"/>
      </w:divBdr>
    </w:div>
    <w:div w:id="901519970">
      <w:bodyDiv w:val="1"/>
      <w:marLeft w:val="0"/>
      <w:marRight w:val="0"/>
      <w:marTop w:val="0"/>
      <w:marBottom w:val="0"/>
      <w:divBdr>
        <w:top w:val="none" w:sz="0" w:space="0" w:color="auto"/>
        <w:left w:val="none" w:sz="0" w:space="0" w:color="auto"/>
        <w:bottom w:val="none" w:sz="0" w:space="0" w:color="auto"/>
        <w:right w:val="none" w:sz="0" w:space="0" w:color="auto"/>
      </w:divBdr>
    </w:div>
    <w:div w:id="908727718">
      <w:bodyDiv w:val="1"/>
      <w:marLeft w:val="0"/>
      <w:marRight w:val="0"/>
      <w:marTop w:val="0"/>
      <w:marBottom w:val="0"/>
      <w:divBdr>
        <w:top w:val="none" w:sz="0" w:space="0" w:color="auto"/>
        <w:left w:val="none" w:sz="0" w:space="0" w:color="auto"/>
        <w:bottom w:val="none" w:sz="0" w:space="0" w:color="auto"/>
        <w:right w:val="none" w:sz="0" w:space="0" w:color="auto"/>
      </w:divBdr>
    </w:div>
    <w:div w:id="937910815">
      <w:bodyDiv w:val="1"/>
      <w:marLeft w:val="0"/>
      <w:marRight w:val="0"/>
      <w:marTop w:val="0"/>
      <w:marBottom w:val="0"/>
      <w:divBdr>
        <w:top w:val="none" w:sz="0" w:space="0" w:color="auto"/>
        <w:left w:val="none" w:sz="0" w:space="0" w:color="auto"/>
        <w:bottom w:val="none" w:sz="0" w:space="0" w:color="auto"/>
        <w:right w:val="none" w:sz="0" w:space="0" w:color="auto"/>
      </w:divBdr>
    </w:div>
    <w:div w:id="964191771">
      <w:bodyDiv w:val="1"/>
      <w:marLeft w:val="0"/>
      <w:marRight w:val="0"/>
      <w:marTop w:val="0"/>
      <w:marBottom w:val="0"/>
      <w:divBdr>
        <w:top w:val="none" w:sz="0" w:space="0" w:color="auto"/>
        <w:left w:val="none" w:sz="0" w:space="0" w:color="auto"/>
        <w:bottom w:val="none" w:sz="0" w:space="0" w:color="auto"/>
        <w:right w:val="none" w:sz="0" w:space="0" w:color="auto"/>
      </w:divBdr>
    </w:div>
    <w:div w:id="977300114">
      <w:bodyDiv w:val="1"/>
      <w:marLeft w:val="0"/>
      <w:marRight w:val="0"/>
      <w:marTop w:val="0"/>
      <w:marBottom w:val="0"/>
      <w:divBdr>
        <w:top w:val="none" w:sz="0" w:space="0" w:color="auto"/>
        <w:left w:val="none" w:sz="0" w:space="0" w:color="auto"/>
        <w:bottom w:val="none" w:sz="0" w:space="0" w:color="auto"/>
        <w:right w:val="none" w:sz="0" w:space="0" w:color="auto"/>
      </w:divBdr>
    </w:div>
    <w:div w:id="992416033">
      <w:bodyDiv w:val="1"/>
      <w:marLeft w:val="0"/>
      <w:marRight w:val="0"/>
      <w:marTop w:val="0"/>
      <w:marBottom w:val="0"/>
      <w:divBdr>
        <w:top w:val="none" w:sz="0" w:space="0" w:color="auto"/>
        <w:left w:val="none" w:sz="0" w:space="0" w:color="auto"/>
        <w:bottom w:val="none" w:sz="0" w:space="0" w:color="auto"/>
        <w:right w:val="none" w:sz="0" w:space="0" w:color="auto"/>
      </w:divBdr>
    </w:div>
    <w:div w:id="1023163846">
      <w:bodyDiv w:val="1"/>
      <w:marLeft w:val="0"/>
      <w:marRight w:val="0"/>
      <w:marTop w:val="0"/>
      <w:marBottom w:val="0"/>
      <w:divBdr>
        <w:top w:val="none" w:sz="0" w:space="0" w:color="auto"/>
        <w:left w:val="none" w:sz="0" w:space="0" w:color="auto"/>
        <w:bottom w:val="none" w:sz="0" w:space="0" w:color="auto"/>
        <w:right w:val="none" w:sz="0" w:space="0" w:color="auto"/>
      </w:divBdr>
    </w:div>
    <w:div w:id="1025986527">
      <w:bodyDiv w:val="1"/>
      <w:marLeft w:val="0"/>
      <w:marRight w:val="0"/>
      <w:marTop w:val="0"/>
      <w:marBottom w:val="0"/>
      <w:divBdr>
        <w:top w:val="none" w:sz="0" w:space="0" w:color="auto"/>
        <w:left w:val="none" w:sz="0" w:space="0" w:color="auto"/>
        <w:bottom w:val="none" w:sz="0" w:space="0" w:color="auto"/>
        <w:right w:val="none" w:sz="0" w:space="0" w:color="auto"/>
      </w:divBdr>
    </w:div>
    <w:div w:id="1036125103">
      <w:bodyDiv w:val="1"/>
      <w:marLeft w:val="0"/>
      <w:marRight w:val="0"/>
      <w:marTop w:val="0"/>
      <w:marBottom w:val="0"/>
      <w:divBdr>
        <w:top w:val="none" w:sz="0" w:space="0" w:color="auto"/>
        <w:left w:val="none" w:sz="0" w:space="0" w:color="auto"/>
        <w:bottom w:val="none" w:sz="0" w:space="0" w:color="auto"/>
        <w:right w:val="none" w:sz="0" w:space="0" w:color="auto"/>
      </w:divBdr>
    </w:div>
    <w:div w:id="1041397412">
      <w:bodyDiv w:val="1"/>
      <w:marLeft w:val="0"/>
      <w:marRight w:val="0"/>
      <w:marTop w:val="0"/>
      <w:marBottom w:val="0"/>
      <w:divBdr>
        <w:top w:val="none" w:sz="0" w:space="0" w:color="auto"/>
        <w:left w:val="none" w:sz="0" w:space="0" w:color="auto"/>
        <w:bottom w:val="none" w:sz="0" w:space="0" w:color="auto"/>
        <w:right w:val="none" w:sz="0" w:space="0" w:color="auto"/>
      </w:divBdr>
    </w:div>
    <w:div w:id="1088504353">
      <w:bodyDiv w:val="1"/>
      <w:marLeft w:val="0"/>
      <w:marRight w:val="0"/>
      <w:marTop w:val="0"/>
      <w:marBottom w:val="0"/>
      <w:divBdr>
        <w:top w:val="none" w:sz="0" w:space="0" w:color="auto"/>
        <w:left w:val="none" w:sz="0" w:space="0" w:color="auto"/>
        <w:bottom w:val="none" w:sz="0" w:space="0" w:color="auto"/>
        <w:right w:val="none" w:sz="0" w:space="0" w:color="auto"/>
      </w:divBdr>
    </w:div>
    <w:div w:id="1143618195">
      <w:bodyDiv w:val="1"/>
      <w:marLeft w:val="0"/>
      <w:marRight w:val="0"/>
      <w:marTop w:val="0"/>
      <w:marBottom w:val="0"/>
      <w:divBdr>
        <w:top w:val="none" w:sz="0" w:space="0" w:color="auto"/>
        <w:left w:val="none" w:sz="0" w:space="0" w:color="auto"/>
        <w:bottom w:val="none" w:sz="0" w:space="0" w:color="auto"/>
        <w:right w:val="none" w:sz="0" w:space="0" w:color="auto"/>
      </w:divBdr>
    </w:div>
    <w:div w:id="1145204084">
      <w:bodyDiv w:val="1"/>
      <w:marLeft w:val="0"/>
      <w:marRight w:val="0"/>
      <w:marTop w:val="0"/>
      <w:marBottom w:val="0"/>
      <w:divBdr>
        <w:top w:val="none" w:sz="0" w:space="0" w:color="auto"/>
        <w:left w:val="none" w:sz="0" w:space="0" w:color="auto"/>
        <w:bottom w:val="none" w:sz="0" w:space="0" w:color="auto"/>
        <w:right w:val="none" w:sz="0" w:space="0" w:color="auto"/>
      </w:divBdr>
    </w:div>
    <w:div w:id="1158619297">
      <w:bodyDiv w:val="1"/>
      <w:marLeft w:val="0"/>
      <w:marRight w:val="0"/>
      <w:marTop w:val="0"/>
      <w:marBottom w:val="0"/>
      <w:divBdr>
        <w:top w:val="none" w:sz="0" w:space="0" w:color="auto"/>
        <w:left w:val="none" w:sz="0" w:space="0" w:color="auto"/>
        <w:bottom w:val="none" w:sz="0" w:space="0" w:color="auto"/>
        <w:right w:val="none" w:sz="0" w:space="0" w:color="auto"/>
      </w:divBdr>
    </w:div>
    <w:div w:id="1172377451">
      <w:bodyDiv w:val="1"/>
      <w:marLeft w:val="0"/>
      <w:marRight w:val="0"/>
      <w:marTop w:val="0"/>
      <w:marBottom w:val="0"/>
      <w:divBdr>
        <w:top w:val="none" w:sz="0" w:space="0" w:color="auto"/>
        <w:left w:val="none" w:sz="0" w:space="0" w:color="auto"/>
        <w:bottom w:val="none" w:sz="0" w:space="0" w:color="auto"/>
        <w:right w:val="none" w:sz="0" w:space="0" w:color="auto"/>
      </w:divBdr>
    </w:div>
    <w:div w:id="1176193425">
      <w:bodyDiv w:val="1"/>
      <w:marLeft w:val="0"/>
      <w:marRight w:val="0"/>
      <w:marTop w:val="0"/>
      <w:marBottom w:val="0"/>
      <w:divBdr>
        <w:top w:val="none" w:sz="0" w:space="0" w:color="auto"/>
        <w:left w:val="none" w:sz="0" w:space="0" w:color="auto"/>
        <w:bottom w:val="none" w:sz="0" w:space="0" w:color="auto"/>
        <w:right w:val="none" w:sz="0" w:space="0" w:color="auto"/>
      </w:divBdr>
    </w:div>
    <w:div w:id="1189372398">
      <w:bodyDiv w:val="1"/>
      <w:marLeft w:val="0"/>
      <w:marRight w:val="0"/>
      <w:marTop w:val="0"/>
      <w:marBottom w:val="0"/>
      <w:divBdr>
        <w:top w:val="none" w:sz="0" w:space="0" w:color="auto"/>
        <w:left w:val="none" w:sz="0" w:space="0" w:color="auto"/>
        <w:bottom w:val="none" w:sz="0" w:space="0" w:color="auto"/>
        <w:right w:val="none" w:sz="0" w:space="0" w:color="auto"/>
      </w:divBdr>
    </w:div>
    <w:div w:id="1203514625">
      <w:bodyDiv w:val="1"/>
      <w:marLeft w:val="0"/>
      <w:marRight w:val="0"/>
      <w:marTop w:val="0"/>
      <w:marBottom w:val="0"/>
      <w:divBdr>
        <w:top w:val="none" w:sz="0" w:space="0" w:color="auto"/>
        <w:left w:val="none" w:sz="0" w:space="0" w:color="auto"/>
        <w:bottom w:val="none" w:sz="0" w:space="0" w:color="auto"/>
        <w:right w:val="none" w:sz="0" w:space="0" w:color="auto"/>
      </w:divBdr>
    </w:div>
    <w:div w:id="1216430588">
      <w:bodyDiv w:val="1"/>
      <w:marLeft w:val="0"/>
      <w:marRight w:val="0"/>
      <w:marTop w:val="0"/>
      <w:marBottom w:val="0"/>
      <w:divBdr>
        <w:top w:val="none" w:sz="0" w:space="0" w:color="auto"/>
        <w:left w:val="none" w:sz="0" w:space="0" w:color="auto"/>
        <w:bottom w:val="none" w:sz="0" w:space="0" w:color="auto"/>
        <w:right w:val="none" w:sz="0" w:space="0" w:color="auto"/>
      </w:divBdr>
    </w:div>
    <w:div w:id="1225944351">
      <w:bodyDiv w:val="1"/>
      <w:marLeft w:val="0"/>
      <w:marRight w:val="0"/>
      <w:marTop w:val="0"/>
      <w:marBottom w:val="0"/>
      <w:divBdr>
        <w:top w:val="none" w:sz="0" w:space="0" w:color="auto"/>
        <w:left w:val="none" w:sz="0" w:space="0" w:color="auto"/>
        <w:bottom w:val="none" w:sz="0" w:space="0" w:color="auto"/>
        <w:right w:val="none" w:sz="0" w:space="0" w:color="auto"/>
      </w:divBdr>
    </w:div>
    <w:div w:id="1234704386">
      <w:bodyDiv w:val="1"/>
      <w:marLeft w:val="0"/>
      <w:marRight w:val="0"/>
      <w:marTop w:val="0"/>
      <w:marBottom w:val="0"/>
      <w:divBdr>
        <w:top w:val="none" w:sz="0" w:space="0" w:color="auto"/>
        <w:left w:val="none" w:sz="0" w:space="0" w:color="auto"/>
        <w:bottom w:val="none" w:sz="0" w:space="0" w:color="auto"/>
        <w:right w:val="none" w:sz="0" w:space="0" w:color="auto"/>
      </w:divBdr>
    </w:div>
    <w:div w:id="1244803436">
      <w:bodyDiv w:val="1"/>
      <w:marLeft w:val="0"/>
      <w:marRight w:val="0"/>
      <w:marTop w:val="0"/>
      <w:marBottom w:val="0"/>
      <w:divBdr>
        <w:top w:val="none" w:sz="0" w:space="0" w:color="auto"/>
        <w:left w:val="none" w:sz="0" w:space="0" w:color="auto"/>
        <w:bottom w:val="none" w:sz="0" w:space="0" w:color="auto"/>
        <w:right w:val="none" w:sz="0" w:space="0" w:color="auto"/>
      </w:divBdr>
    </w:div>
    <w:div w:id="1261833709">
      <w:bodyDiv w:val="1"/>
      <w:marLeft w:val="0"/>
      <w:marRight w:val="0"/>
      <w:marTop w:val="0"/>
      <w:marBottom w:val="0"/>
      <w:divBdr>
        <w:top w:val="none" w:sz="0" w:space="0" w:color="auto"/>
        <w:left w:val="none" w:sz="0" w:space="0" w:color="auto"/>
        <w:bottom w:val="none" w:sz="0" w:space="0" w:color="auto"/>
        <w:right w:val="none" w:sz="0" w:space="0" w:color="auto"/>
      </w:divBdr>
    </w:div>
    <w:div w:id="1290938407">
      <w:bodyDiv w:val="1"/>
      <w:marLeft w:val="0"/>
      <w:marRight w:val="0"/>
      <w:marTop w:val="0"/>
      <w:marBottom w:val="0"/>
      <w:divBdr>
        <w:top w:val="none" w:sz="0" w:space="0" w:color="auto"/>
        <w:left w:val="none" w:sz="0" w:space="0" w:color="auto"/>
        <w:bottom w:val="none" w:sz="0" w:space="0" w:color="auto"/>
        <w:right w:val="none" w:sz="0" w:space="0" w:color="auto"/>
      </w:divBdr>
    </w:div>
    <w:div w:id="1299995377">
      <w:bodyDiv w:val="1"/>
      <w:marLeft w:val="0"/>
      <w:marRight w:val="0"/>
      <w:marTop w:val="0"/>
      <w:marBottom w:val="0"/>
      <w:divBdr>
        <w:top w:val="none" w:sz="0" w:space="0" w:color="auto"/>
        <w:left w:val="none" w:sz="0" w:space="0" w:color="auto"/>
        <w:bottom w:val="none" w:sz="0" w:space="0" w:color="auto"/>
        <w:right w:val="none" w:sz="0" w:space="0" w:color="auto"/>
      </w:divBdr>
    </w:div>
    <w:div w:id="1326712415">
      <w:bodyDiv w:val="1"/>
      <w:marLeft w:val="0"/>
      <w:marRight w:val="0"/>
      <w:marTop w:val="0"/>
      <w:marBottom w:val="0"/>
      <w:divBdr>
        <w:top w:val="none" w:sz="0" w:space="0" w:color="auto"/>
        <w:left w:val="none" w:sz="0" w:space="0" w:color="auto"/>
        <w:bottom w:val="none" w:sz="0" w:space="0" w:color="auto"/>
        <w:right w:val="none" w:sz="0" w:space="0" w:color="auto"/>
      </w:divBdr>
    </w:div>
    <w:div w:id="1352149379">
      <w:bodyDiv w:val="1"/>
      <w:marLeft w:val="0"/>
      <w:marRight w:val="0"/>
      <w:marTop w:val="0"/>
      <w:marBottom w:val="0"/>
      <w:divBdr>
        <w:top w:val="none" w:sz="0" w:space="0" w:color="auto"/>
        <w:left w:val="none" w:sz="0" w:space="0" w:color="auto"/>
        <w:bottom w:val="none" w:sz="0" w:space="0" w:color="auto"/>
        <w:right w:val="none" w:sz="0" w:space="0" w:color="auto"/>
      </w:divBdr>
    </w:div>
    <w:div w:id="1370301186">
      <w:bodyDiv w:val="1"/>
      <w:marLeft w:val="0"/>
      <w:marRight w:val="0"/>
      <w:marTop w:val="0"/>
      <w:marBottom w:val="0"/>
      <w:divBdr>
        <w:top w:val="none" w:sz="0" w:space="0" w:color="auto"/>
        <w:left w:val="none" w:sz="0" w:space="0" w:color="auto"/>
        <w:bottom w:val="none" w:sz="0" w:space="0" w:color="auto"/>
        <w:right w:val="none" w:sz="0" w:space="0" w:color="auto"/>
      </w:divBdr>
    </w:div>
    <w:div w:id="1383990308">
      <w:bodyDiv w:val="1"/>
      <w:marLeft w:val="0"/>
      <w:marRight w:val="0"/>
      <w:marTop w:val="0"/>
      <w:marBottom w:val="0"/>
      <w:divBdr>
        <w:top w:val="none" w:sz="0" w:space="0" w:color="auto"/>
        <w:left w:val="none" w:sz="0" w:space="0" w:color="auto"/>
        <w:bottom w:val="none" w:sz="0" w:space="0" w:color="auto"/>
        <w:right w:val="none" w:sz="0" w:space="0" w:color="auto"/>
      </w:divBdr>
    </w:div>
    <w:div w:id="1413892958">
      <w:bodyDiv w:val="1"/>
      <w:marLeft w:val="0"/>
      <w:marRight w:val="0"/>
      <w:marTop w:val="0"/>
      <w:marBottom w:val="0"/>
      <w:divBdr>
        <w:top w:val="none" w:sz="0" w:space="0" w:color="auto"/>
        <w:left w:val="none" w:sz="0" w:space="0" w:color="auto"/>
        <w:bottom w:val="none" w:sz="0" w:space="0" w:color="auto"/>
        <w:right w:val="none" w:sz="0" w:space="0" w:color="auto"/>
      </w:divBdr>
    </w:div>
    <w:div w:id="1420443992">
      <w:bodyDiv w:val="1"/>
      <w:marLeft w:val="0"/>
      <w:marRight w:val="0"/>
      <w:marTop w:val="0"/>
      <w:marBottom w:val="0"/>
      <w:divBdr>
        <w:top w:val="none" w:sz="0" w:space="0" w:color="auto"/>
        <w:left w:val="none" w:sz="0" w:space="0" w:color="auto"/>
        <w:bottom w:val="none" w:sz="0" w:space="0" w:color="auto"/>
        <w:right w:val="none" w:sz="0" w:space="0" w:color="auto"/>
      </w:divBdr>
    </w:div>
    <w:div w:id="1441797494">
      <w:bodyDiv w:val="1"/>
      <w:marLeft w:val="0"/>
      <w:marRight w:val="0"/>
      <w:marTop w:val="0"/>
      <w:marBottom w:val="0"/>
      <w:divBdr>
        <w:top w:val="none" w:sz="0" w:space="0" w:color="auto"/>
        <w:left w:val="none" w:sz="0" w:space="0" w:color="auto"/>
        <w:bottom w:val="none" w:sz="0" w:space="0" w:color="auto"/>
        <w:right w:val="none" w:sz="0" w:space="0" w:color="auto"/>
      </w:divBdr>
    </w:div>
    <w:div w:id="1458526689">
      <w:bodyDiv w:val="1"/>
      <w:marLeft w:val="0"/>
      <w:marRight w:val="0"/>
      <w:marTop w:val="0"/>
      <w:marBottom w:val="0"/>
      <w:divBdr>
        <w:top w:val="none" w:sz="0" w:space="0" w:color="auto"/>
        <w:left w:val="none" w:sz="0" w:space="0" w:color="auto"/>
        <w:bottom w:val="none" w:sz="0" w:space="0" w:color="auto"/>
        <w:right w:val="none" w:sz="0" w:space="0" w:color="auto"/>
      </w:divBdr>
    </w:div>
    <w:div w:id="1473717125">
      <w:bodyDiv w:val="1"/>
      <w:marLeft w:val="0"/>
      <w:marRight w:val="0"/>
      <w:marTop w:val="0"/>
      <w:marBottom w:val="0"/>
      <w:divBdr>
        <w:top w:val="none" w:sz="0" w:space="0" w:color="auto"/>
        <w:left w:val="none" w:sz="0" w:space="0" w:color="auto"/>
        <w:bottom w:val="none" w:sz="0" w:space="0" w:color="auto"/>
        <w:right w:val="none" w:sz="0" w:space="0" w:color="auto"/>
      </w:divBdr>
    </w:div>
    <w:div w:id="1492987559">
      <w:bodyDiv w:val="1"/>
      <w:marLeft w:val="0"/>
      <w:marRight w:val="0"/>
      <w:marTop w:val="0"/>
      <w:marBottom w:val="0"/>
      <w:divBdr>
        <w:top w:val="none" w:sz="0" w:space="0" w:color="auto"/>
        <w:left w:val="none" w:sz="0" w:space="0" w:color="auto"/>
        <w:bottom w:val="none" w:sz="0" w:space="0" w:color="auto"/>
        <w:right w:val="none" w:sz="0" w:space="0" w:color="auto"/>
      </w:divBdr>
    </w:div>
    <w:div w:id="1515265448">
      <w:bodyDiv w:val="1"/>
      <w:marLeft w:val="0"/>
      <w:marRight w:val="0"/>
      <w:marTop w:val="0"/>
      <w:marBottom w:val="0"/>
      <w:divBdr>
        <w:top w:val="none" w:sz="0" w:space="0" w:color="auto"/>
        <w:left w:val="none" w:sz="0" w:space="0" w:color="auto"/>
        <w:bottom w:val="none" w:sz="0" w:space="0" w:color="auto"/>
        <w:right w:val="none" w:sz="0" w:space="0" w:color="auto"/>
      </w:divBdr>
    </w:div>
    <w:div w:id="1529483871">
      <w:bodyDiv w:val="1"/>
      <w:marLeft w:val="0"/>
      <w:marRight w:val="0"/>
      <w:marTop w:val="0"/>
      <w:marBottom w:val="0"/>
      <w:divBdr>
        <w:top w:val="none" w:sz="0" w:space="0" w:color="auto"/>
        <w:left w:val="none" w:sz="0" w:space="0" w:color="auto"/>
        <w:bottom w:val="none" w:sz="0" w:space="0" w:color="auto"/>
        <w:right w:val="none" w:sz="0" w:space="0" w:color="auto"/>
      </w:divBdr>
    </w:div>
    <w:div w:id="1542401592">
      <w:bodyDiv w:val="1"/>
      <w:marLeft w:val="0"/>
      <w:marRight w:val="0"/>
      <w:marTop w:val="0"/>
      <w:marBottom w:val="0"/>
      <w:divBdr>
        <w:top w:val="none" w:sz="0" w:space="0" w:color="auto"/>
        <w:left w:val="none" w:sz="0" w:space="0" w:color="auto"/>
        <w:bottom w:val="none" w:sz="0" w:space="0" w:color="auto"/>
        <w:right w:val="none" w:sz="0" w:space="0" w:color="auto"/>
      </w:divBdr>
    </w:div>
    <w:div w:id="1561404190">
      <w:bodyDiv w:val="1"/>
      <w:marLeft w:val="0"/>
      <w:marRight w:val="0"/>
      <w:marTop w:val="0"/>
      <w:marBottom w:val="0"/>
      <w:divBdr>
        <w:top w:val="none" w:sz="0" w:space="0" w:color="auto"/>
        <w:left w:val="none" w:sz="0" w:space="0" w:color="auto"/>
        <w:bottom w:val="none" w:sz="0" w:space="0" w:color="auto"/>
        <w:right w:val="none" w:sz="0" w:space="0" w:color="auto"/>
      </w:divBdr>
    </w:div>
    <w:div w:id="1564481685">
      <w:bodyDiv w:val="1"/>
      <w:marLeft w:val="0"/>
      <w:marRight w:val="0"/>
      <w:marTop w:val="0"/>
      <w:marBottom w:val="0"/>
      <w:divBdr>
        <w:top w:val="none" w:sz="0" w:space="0" w:color="auto"/>
        <w:left w:val="none" w:sz="0" w:space="0" w:color="auto"/>
        <w:bottom w:val="none" w:sz="0" w:space="0" w:color="auto"/>
        <w:right w:val="none" w:sz="0" w:space="0" w:color="auto"/>
      </w:divBdr>
    </w:div>
    <w:div w:id="1574463239">
      <w:bodyDiv w:val="1"/>
      <w:marLeft w:val="0"/>
      <w:marRight w:val="0"/>
      <w:marTop w:val="0"/>
      <w:marBottom w:val="0"/>
      <w:divBdr>
        <w:top w:val="none" w:sz="0" w:space="0" w:color="auto"/>
        <w:left w:val="none" w:sz="0" w:space="0" w:color="auto"/>
        <w:bottom w:val="none" w:sz="0" w:space="0" w:color="auto"/>
        <w:right w:val="none" w:sz="0" w:space="0" w:color="auto"/>
      </w:divBdr>
    </w:div>
    <w:div w:id="1586576662">
      <w:bodyDiv w:val="1"/>
      <w:marLeft w:val="0"/>
      <w:marRight w:val="0"/>
      <w:marTop w:val="0"/>
      <w:marBottom w:val="0"/>
      <w:divBdr>
        <w:top w:val="none" w:sz="0" w:space="0" w:color="auto"/>
        <w:left w:val="none" w:sz="0" w:space="0" w:color="auto"/>
        <w:bottom w:val="none" w:sz="0" w:space="0" w:color="auto"/>
        <w:right w:val="none" w:sz="0" w:space="0" w:color="auto"/>
      </w:divBdr>
    </w:div>
    <w:div w:id="1593968543">
      <w:bodyDiv w:val="1"/>
      <w:marLeft w:val="0"/>
      <w:marRight w:val="0"/>
      <w:marTop w:val="0"/>
      <w:marBottom w:val="0"/>
      <w:divBdr>
        <w:top w:val="none" w:sz="0" w:space="0" w:color="auto"/>
        <w:left w:val="none" w:sz="0" w:space="0" w:color="auto"/>
        <w:bottom w:val="none" w:sz="0" w:space="0" w:color="auto"/>
        <w:right w:val="none" w:sz="0" w:space="0" w:color="auto"/>
      </w:divBdr>
    </w:div>
    <w:div w:id="1603301426">
      <w:bodyDiv w:val="1"/>
      <w:marLeft w:val="0"/>
      <w:marRight w:val="0"/>
      <w:marTop w:val="0"/>
      <w:marBottom w:val="0"/>
      <w:divBdr>
        <w:top w:val="none" w:sz="0" w:space="0" w:color="auto"/>
        <w:left w:val="none" w:sz="0" w:space="0" w:color="auto"/>
        <w:bottom w:val="none" w:sz="0" w:space="0" w:color="auto"/>
        <w:right w:val="none" w:sz="0" w:space="0" w:color="auto"/>
      </w:divBdr>
    </w:div>
    <w:div w:id="1611664057">
      <w:bodyDiv w:val="1"/>
      <w:marLeft w:val="0"/>
      <w:marRight w:val="0"/>
      <w:marTop w:val="0"/>
      <w:marBottom w:val="0"/>
      <w:divBdr>
        <w:top w:val="none" w:sz="0" w:space="0" w:color="auto"/>
        <w:left w:val="none" w:sz="0" w:space="0" w:color="auto"/>
        <w:bottom w:val="none" w:sz="0" w:space="0" w:color="auto"/>
        <w:right w:val="none" w:sz="0" w:space="0" w:color="auto"/>
      </w:divBdr>
    </w:div>
    <w:div w:id="1629120813">
      <w:bodyDiv w:val="1"/>
      <w:marLeft w:val="0"/>
      <w:marRight w:val="0"/>
      <w:marTop w:val="0"/>
      <w:marBottom w:val="0"/>
      <w:divBdr>
        <w:top w:val="none" w:sz="0" w:space="0" w:color="auto"/>
        <w:left w:val="none" w:sz="0" w:space="0" w:color="auto"/>
        <w:bottom w:val="none" w:sz="0" w:space="0" w:color="auto"/>
        <w:right w:val="none" w:sz="0" w:space="0" w:color="auto"/>
      </w:divBdr>
    </w:div>
    <w:div w:id="1643149475">
      <w:bodyDiv w:val="1"/>
      <w:marLeft w:val="0"/>
      <w:marRight w:val="0"/>
      <w:marTop w:val="0"/>
      <w:marBottom w:val="0"/>
      <w:divBdr>
        <w:top w:val="none" w:sz="0" w:space="0" w:color="auto"/>
        <w:left w:val="none" w:sz="0" w:space="0" w:color="auto"/>
        <w:bottom w:val="none" w:sz="0" w:space="0" w:color="auto"/>
        <w:right w:val="none" w:sz="0" w:space="0" w:color="auto"/>
      </w:divBdr>
    </w:div>
    <w:div w:id="1676879969">
      <w:bodyDiv w:val="1"/>
      <w:marLeft w:val="0"/>
      <w:marRight w:val="0"/>
      <w:marTop w:val="0"/>
      <w:marBottom w:val="0"/>
      <w:divBdr>
        <w:top w:val="none" w:sz="0" w:space="0" w:color="auto"/>
        <w:left w:val="none" w:sz="0" w:space="0" w:color="auto"/>
        <w:bottom w:val="none" w:sz="0" w:space="0" w:color="auto"/>
        <w:right w:val="none" w:sz="0" w:space="0" w:color="auto"/>
      </w:divBdr>
    </w:div>
    <w:div w:id="1680496758">
      <w:bodyDiv w:val="1"/>
      <w:marLeft w:val="0"/>
      <w:marRight w:val="0"/>
      <w:marTop w:val="0"/>
      <w:marBottom w:val="0"/>
      <w:divBdr>
        <w:top w:val="none" w:sz="0" w:space="0" w:color="auto"/>
        <w:left w:val="none" w:sz="0" w:space="0" w:color="auto"/>
        <w:bottom w:val="none" w:sz="0" w:space="0" w:color="auto"/>
        <w:right w:val="none" w:sz="0" w:space="0" w:color="auto"/>
      </w:divBdr>
    </w:div>
    <w:div w:id="1685131385">
      <w:bodyDiv w:val="1"/>
      <w:marLeft w:val="0"/>
      <w:marRight w:val="0"/>
      <w:marTop w:val="0"/>
      <w:marBottom w:val="0"/>
      <w:divBdr>
        <w:top w:val="none" w:sz="0" w:space="0" w:color="auto"/>
        <w:left w:val="none" w:sz="0" w:space="0" w:color="auto"/>
        <w:bottom w:val="none" w:sz="0" w:space="0" w:color="auto"/>
        <w:right w:val="none" w:sz="0" w:space="0" w:color="auto"/>
      </w:divBdr>
    </w:div>
    <w:div w:id="1771008172">
      <w:bodyDiv w:val="1"/>
      <w:marLeft w:val="0"/>
      <w:marRight w:val="0"/>
      <w:marTop w:val="0"/>
      <w:marBottom w:val="0"/>
      <w:divBdr>
        <w:top w:val="none" w:sz="0" w:space="0" w:color="auto"/>
        <w:left w:val="none" w:sz="0" w:space="0" w:color="auto"/>
        <w:bottom w:val="none" w:sz="0" w:space="0" w:color="auto"/>
        <w:right w:val="none" w:sz="0" w:space="0" w:color="auto"/>
      </w:divBdr>
    </w:div>
    <w:div w:id="1857571847">
      <w:bodyDiv w:val="1"/>
      <w:marLeft w:val="0"/>
      <w:marRight w:val="0"/>
      <w:marTop w:val="0"/>
      <w:marBottom w:val="0"/>
      <w:divBdr>
        <w:top w:val="none" w:sz="0" w:space="0" w:color="auto"/>
        <w:left w:val="none" w:sz="0" w:space="0" w:color="auto"/>
        <w:bottom w:val="none" w:sz="0" w:space="0" w:color="auto"/>
        <w:right w:val="none" w:sz="0" w:space="0" w:color="auto"/>
      </w:divBdr>
      <w:divsChild>
        <w:div w:id="206379462">
          <w:marLeft w:val="0"/>
          <w:marRight w:val="0"/>
          <w:marTop w:val="0"/>
          <w:marBottom w:val="0"/>
          <w:divBdr>
            <w:top w:val="none" w:sz="0" w:space="0" w:color="auto"/>
            <w:left w:val="none" w:sz="0" w:space="0" w:color="auto"/>
            <w:bottom w:val="none" w:sz="0" w:space="0" w:color="auto"/>
            <w:right w:val="none" w:sz="0" w:space="0" w:color="auto"/>
          </w:divBdr>
        </w:div>
        <w:div w:id="1399327570">
          <w:marLeft w:val="0"/>
          <w:marRight w:val="0"/>
          <w:marTop w:val="0"/>
          <w:marBottom w:val="0"/>
          <w:divBdr>
            <w:top w:val="none" w:sz="0" w:space="0" w:color="auto"/>
            <w:left w:val="none" w:sz="0" w:space="0" w:color="auto"/>
            <w:bottom w:val="none" w:sz="0" w:space="0" w:color="auto"/>
            <w:right w:val="none" w:sz="0" w:space="0" w:color="auto"/>
          </w:divBdr>
        </w:div>
        <w:div w:id="1501962455">
          <w:marLeft w:val="0"/>
          <w:marRight w:val="0"/>
          <w:marTop w:val="0"/>
          <w:marBottom w:val="0"/>
          <w:divBdr>
            <w:top w:val="none" w:sz="0" w:space="0" w:color="auto"/>
            <w:left w:val="none" w:sz="0" w:space="0" w:color="auto"/>
            <w:bottom w:val="none" w:sz="0" w:space="0" w:color="auto"/>
            <w:right w:val="none" w:sz="0" w:space="0" w:color="auto"/>
          </w:divBdr>
        </w:div>
        <w:div w:id="1498766682">
          <w:marLeft w:val="0"/>
          <w:marRight w:val="0"/>
          <w:marTop w:val="0"/>
          <w:marBottom w:val="0"/>
          <w:divBdr>
            <w:top w:val="none" w:sz="0" w:space="0" w:color="auto"/>
            <w:left w:val="none" w:sz="0" w:space="0" w:color="auto"/>
            <w:bottom w:val="none" w:sz="0" w:space="0" w:color="auto"/>
            <w:right w:val="none" w:sz="0" w:space="0" w:color="auto"/>
          </w:divBdr>
        </w:div>
      </w:divsChild>
    </w:div>
    <w:div w:id="1860508271">
      <w:bodyDiv w:val="1"/>
      <w:marLeft w:val="0"/>
      <w:marRight w:val="0"/>
      <w:marTop w:val="0"/>
      <w:marBottom w:val="0"/>
      <w:divBdr>
        <w:top w:val="none" w:sz="0" w:space="0" w:color="auto"/>
        <w:left w:val="none" w:sz="0" w:space="0" w:color="auto"/>
        <w:bottom w:val="none" w:sz="0" w:space="0" w:color="auto"/>
        <w:right w:val="none" w:sz="0" w:space="0" w:color="auto"/>
      </w:divBdr>
    </w:div>
    <w:div w:id="1872495808">
      <w:bodyDiv w:val="1"/>
      <w:marLeft w:val="0"/>
      <w:marRight w:val="0"/>
      <w:marTop w:val="0"/>
      <w:marBottom w:val="0"/>
      <w:divBdr>
        <w:top w:val="none" w:sz="0" w:space="0" w:color="auto"/>
        <w:left w:val="none" w:sz="0" w:space="0" w:color="auto"/>
        <w:bottom w:val="none" w:sz="0" w:space="0" w:color="auto"/>
        <w:right w:val="none" w:sz="0" w:space="0" w:color="auto"/>
      </w:divBdr>
    </w:div>
    <w:div w:id="1874733394">
      <w:bodyDiv w:val="1"/>
      <w:marLeft w:val="0"/>
      <w:marRight w:val="0"/>
      <w:marTop w:val="0"/>
      <w:marBottom w:val="0"/>
      <w:divBdr>
        <w:top w:val="none" w:sz="0" w:space="0" w:color="auto"/>
        <w:left w:val="none" w:sz="0" w:space="0" w:color="auto"/>
        <w:bottom w:val="none" w:sz="0" w:space="0" w:color="auto"/>
        <w:right w:val="none" w:sz="0" w:space="0" w:color="auto"/>
      </w:divBdr>
    </w:div>
    <w:div w:id="1877113479">
      <w:bodyDiv w:val="1"/>
      <w:marLeft w:val="0"/>
      <w:marRight w:val="0"/>
      <w:marTop w:val="0"/>
      <w:marBottom w:val="0"/>
      <w:divBdr>
        <w:top w:val="none" w:sz="0" w:space="0" w:color="auto"/>
        <w:left w:val="none" w:sz="0" w:space="0" w:color="auto"/>
        <w:bottom w:val="none" w:sz="0" w:space="0" w:color="auto"/>
        <w:right w:val="none" w:sz="0" w:space="0" w:color="auto"/>
      </w:divBdr>
    </w:div>
    <w:div w:id="1877308050">
      <w:bodyDiv w:val="1"/>
      <w:marLeft w:val="0"/>
      <w:marRight w:val="0"/>
      <w:marTop w:val="0"/>
      <w:marBottom w:val="0"/>
      <w:divBdr>
        <w:top w:val="none" w:sz="0" w:space="0" w:color="auto"/>
        <w:left w:val="none" w:sz="0" w:space="0" w:color="auto"/>
        <w:bottom w:val="none" w:sz="0" w:space="0" w:color="auto"/>
        <w:right w:val="none" w:sz="0" w:space="0" w:color="auto"/>
      </w:divBdr>
    </w:div>
    <w:div w:id="1878154548">
      <w:bodyDiv w:val="1"/>
      <w:marLeft w:val="0"/>
      <w:marRight w:val="0"/>
      <w:marTop w:val="0"/>
      <w:marBottom w:val="0"/>
      <w:divBdr>
        <w:top w:val="none" w:sz="0" w:space="0" w:color="auto"/>
        <w:left w:val="none" w:sz="0" w:space="0" w:color="auto"/>
        <w:bottom w:val="none" w:sz="0" w:space="0" w:color="auto"/>
        <w:right w:val="none" w:sz="0" w:space="0" w:color="auto"/>
      </w:divBdr>
    </w:div>
    <w:div w:id="1881745049">
      <w:bodyDiv w:val="1"/>
      <w:marLeft w:val="0"/>
      <w:marRight w:val="0"/>
      <w:marTop w:val="0"/>
      <w:marBottom w:val="0"/>
      <w:divBdr>
        <w:top w:val="none" w:sz="0" w:space="0" w:color="auto"/>
        <w:left w:val="none" w:sz="0" w:space="0" w:color="auto"/>
        <w:bottom w:val="none" w:sz="0" w:space="0" w:color="auto"/>
        <w:right w:val="none" w:sz="0" w:space="0" w:color="auto"/>
      </w:divBdr>
    </w:div>
    <w:div w:id="1881934262">
      <w:bodyDiv w:val="1"/>
      <w:marLeft w:val="0"/>
      <w:marRight w:val="0"/>
      <w:marTop w:val="0"/>
      <w:marBottom w:val="0"/>
      <w:divBdr>
        <w:top w:val="none" w:sz="0" w:space="0" w:color="auto"/>
        <w:left w:val="none" w:sz="0" w:space="0" w:color="auto"/>
        <w:bottom w:val="none" w:sz="0" w:space="0" w:color="auto"/>
        <w:right w:val="none" w:sz="0" w:space="0" w:color="auto"/>
      </w:divBdr>
    </w:div>
    <w:div w:id="1882277454">
      <w:bodyDiv w:val="1"/>
      <w:marLeft w:val="0"/>
      <w:marRight w:val="0"/>
      <w:marTop w:val="0"/>
      <w:marBottom w:val="0"/>
      <w:divBdr>
        <w:top w:val="none" w:sz="0" w:space="0" w:color="auto"/>
        <w:left w:val="none" w:sz="0" w:space="0" w:color="auto"/>
        <w:bottom w:val="none" w:sz="0" w:space="0" w:color="auto"/>
        <w:right w:val="none" w:sz="0" w:space="0" w:color="auto"/>
      </w:divBdr>
    </w:div>
    <w:div w:id="1927034058">
      <w:bodyDiv w:val="1"/>
      <w:marLeft w:val="0"/>
      <w:marRight w:val="0"/>
      <w:marTop w:val="0"/>
      <w:marBottom w:val="0"/>
      <w:divBdr>
        <w:top w:val="none" w:sz="0" w:space="0" w:color="auto"/>
        <w:left w:val="none" w:sz="0" w:space="0" w:color="auto"/>
        <w:bottom w:val="none" w:sz="0" w:space="0" w:color="auto"/>
        <w:right w:val="none" w:sz="0" w:space="0" w:color="auto"/>
      </w:divBdr>
    </w:div>
    <w:div w:id="1928880021">
      <w:bodyDiv w:val="1"/>
      <w:marLeft w:val="0"/>
      <w:marRight w:val="0"/>
      <w:marTop w:val="0"/>
      <w:marBottom w:val="0"/>
      <w:divBdr>
        <w:top w:val="none" w:sz="0" w:space="0" w:color="auto"/>
        <w:left w:val="none" w:sz="0" w:space="0" w:color="auto"/>
        <w:bottom w:val="none" w:sz="0" w:space="0" w:color="auto"/>
        <w:right w:val="none" w:sz="0" w:space="0" w:color="auto"/>
      </w:divBdr>
    </w:div>
    <w:div w:id="1938900092">
      <w:bodyDiv w:val="1"/>
      <w:marLeft w:val="0"/>
      <w:marRight w:val="0"/>
      <w:marTop w:val="0"/>
      <w:marBottom w:val="0"/>
      <w:divBdr>
        <w:top w:val="none" w:sz="0" w:space="0" w:color="auto"/>
        <w:left w:val="none" w:sz="0" w:space="0" w:color="auto"/>
        <w:bottom w:val="none" w:sz="0" w:space="0" w:color="auto"/>
        <w:right w:val="none" w:sz="0" w:space="0" w:color="auto"/>
      </w:divBdr>
    </w:div>
    <w:div w:id="1942830620">
      <w:bodyDiv w:val="1"/>
      <w:marLeft w:val="0"/>
      <w:marRight w:val="0"/>
      <w:marTop w:val="0"/>
      <w:marBottom w:val="0"/>
      <w:divBdr>
        <w:top w:val="none" w:sz="0" w:space="0" w:color="auto"/>
        <w:left w:val="none" w:sz="0" w:space="0" w:color="auto"/>
        <w:bottom w:val="none" w:sz="0" w:space="0" w:color="auto"/>
        <w:right w:val="none" w:sz="0" w:space="0" w:color="auto"/>
      </w:divBdr>
    </w:div>
    <w:div w:id="1953513189">
      <w:bodyDiv w:val="1"/>
      <w:marLeft w:val="0"/>
      <w:marRight w:val="0"/>
      <w:marTop w:val="0"/>
      <w:marBottom w:val="0"/>
      <w:divBdr>
        <w:top w:val="none" w:sz="0" w:space="0" w:color="auto"/>
        <w:left w:val="none" w:sz="0" w:space="0" w:color="auto"/>
        <w:bottom w:val="none" w:sz="0" w:space="0" w:color="auto"/>
        <w:right w:val="none" w:sz="0" w:space="0" w:color="auto"/>
      </w:divBdr>
    </w:div>
    <w:div w:id="1966736365">
      <w:bodyDiv w:val="1"/>
      <w:marLeft w:val="0"/>
      <w:marRight w:val="0"/>
      <w:marTop w:val="0"/>
      <w:marBottom w:val="0"/>
      <w:divBdr>
        <w:top w:val="none" w:sz="0" w:space="0" w:color="auto"/>
        <w:left w:val="none" w:sz="0" w:space="0" w:color="auto"/>
        <w:bottom w:val="none" w:sz="0" w:space="0" w:color="auto"/>
        <w:right w:val="none" w:sz="0" w:space="0" w:color="auto"/>
      </w:divBdr>
    </w:div>
    <w:div w:id="1967809689">
      <w:bodyDiv w:val="1"/>
      <w:marLeft w:val="0"/>
      <w:marRight w:val="0"/>
      <w:marTop w:val="0"/>
      <w:marBottom w:val="0"/>
      <w:divBdr>
        <w:top w:val="none" w:sz="0" w:space="0" w:color="auto"/>
        <w:left w:val="none" w:sz="0" w:space="0" w:color="auto"/>
        <w:bottom w:val="none" w:sz="0" w:space="0" w:color="auto"/>
        <w:right w:val="none" w:sz="0" w:space="0" w:color="auto"/>
      </w:divBdr>
    </w:div>
    <w:div w:id="1983076986">
      <w:bodyDiv w:val="1"/>
      <w:marLeft w:val="0"/>
      <w:marRight w:val="0"/>
      <w:marTop w:val="0"/>
      <w:marBottom w:val="0"/>
      <w:divBdr>
        <w:top w:val="none" w:sz="0" w:space="0" w:color="auto"/>
        <w:left w:val="none" w:sz="0" w:space="0" w:color="auto"/>
        <w:bottom w:val="none" w:sz="0" w:space="0" w:color="auto"/>
        <w:right w:val="none" w:sz="0" w:space="0" w:color="auto"/>
      </w:divBdr>
    </w:div>
    <w:div w:id="2013071390">
      <w:bodyDiv w:val="1"/>
      <w:marLeft w:val="0"/>
      <w:marRight w:val="0"/>
      <w:marTop w:val="0"/>
      <w:marBottom w:val="0"/>
      <w:divBdr>
        <w:top w:val="none" w:sz="0" w:space="0" w:color="auto"/>
        <w:left w:val="none" w:sz="0" w:space="0" w:color="auto"/>
        <w:bottom w:val="none" w:sz="0" w:space="0" w:color="auto"/>
        <w:right w:val="none" w:sz="0" w:space="0" w:color="auto"/>
      </w:divBdr>
    </w:div>
    <w:div w:id="2027173394">
      <w:bodyDiv w:val="1"/>
      <w:marLeft w:val="0"/>
      <w:marRight w:val="0"/>
      <w:marTop w:val="0"/>
      <w:marBottom w:val="0"/>
      <w:divBdr>
        <w:top w:val="none" w:sz="0" w:space="0" w:color="auto"/>
        <w:left w:val="none" w:sz="0" w:space="0" w:color="auto"/>
        <w:bottom w:val="none" w:sz="0" w:space="0" w:color="auto"/>
        <w:right w:val="none" w:sz="0" w:space="0" w:color="auto"/>
      </w:divBdr>
    </w:div>
    <w:div w:id="2053379585">
      <w:bodyDiv w:val="1"/>
      <w:marLeft w:val="0"/>
      <w:marRight w:val="0"/>
      <w:marTop w:val="0"/>
      <w:marBottom w:val="0"/>
      <w:divBdr>
        <w:top w:val="none" w:sz="0" w:space="0" w:color="auto"/>
        <w:left w:val="none" w:sz="0" w:space="0" w:color="auto"/>
        <w:bottom w:val="none" w:sz="0" w:space="0" w:color="auto"/>
        <w:right w:val="none" w:sz="0" w:space="0" w:color="auto"/>
      </w:divBdr>
    </w:div>
    <w:div w:id="2067727059">
      <w:bodyDiv w:val="1"/>
      <w:marLeft w:val="0"/>
      <w:marRight w:val="0"/>
      <w:marTop w:val="0"/>
      <w:marBottom w:val="0"/>
      <w:divBdr>
        <w:top w:val="none" w:sz="0" w:space="0" w:color="auto"/>
        <w:left w:val="none" w:sz="0" w:space="0" w:color="auto"/>
        <w:bottom w:val="none" w:sz="0" w:space="0" w:color="auto"/>
        <w:right w:val="none" w:sz="0" w:space="0" w:color="auto"/>
      </w:divBdr>
    </w:div>
    <w:div w:id="2081899625">
      <w:bodyDiv w:val="1"/>
      <w:marLeft w:val="0"/>
      <w:marRight w:val="0"/>
      <w:marTop w:val="0"/>
      <w:marBottom w:val="0"/>
      <w:divBdr>
        <w:top w:val="none" w:sz="0" w:space="0" w:color="auto"/>
        <w:left w:val="none" w:sz="0" w:space="0" w:color="auto"/>
        <w:bottom w:val="none" w:sz="0" w:space="0" w:color="auto"/>
        <w:right w:val="none" w:sz="0" w:space="0" w:color="auto"/>
      </w:divBdr>
    </w:div>
    <w:div w:id="2082097958">
      <w:bodyDiv w:val="1"/>
      <w:marLeft w:val="0"/>
      <w:marRight w:val="0"/>
      <w:marTop w:val="0"/>
      <w:marBottom w:val="0"/>
      <w:divBdr>
        <w:top w:val="none" w:sz="0" w:space="0" w:color="auto"/>
        <w:left w:val="none" w:sz="0" w:space="0" w:color="auto"/>
        <w:bottom w:val="none" w:sz="0" w:space="0" w:color="auto"/>
        <w:right w:val="none" w:sz="0" w:space="0" w:color="auto"/>
      </w:divBdr>
    </w:div>
    <w:div w:id="2086143576">
      <w:bodyDiv w:val="1"/>
      <w:marLeft w:val="0"/>
      <w:marRight w:val="0"/>
      <w:marTop w:val="0"/>
      <w:marBottom w:val="0"/>
      <w:divBdr>
        <w:top w:val="none" w:sz="0" w:space="0" w:color="auto"/>
        <w:left w:val="none" w:sz="0" w:space="0" w:color="auto"/>
        <w:bottom w:val="none" w:sz="0" w:space="0" w:color="auto"/>
        <w:right w:val="none" w:sz="0" w:space="0" w:color="auto"/>
      </w:divBdr>
    </w:div>
    <w:div w:id="2113891548">
      <w:bodyDiv w:val="1"/>
      <w:marLeft w:val="0"/>
      <w:marRight w:val="0"/>
      <w:marTop w:val="0"/>
      <w:marBottom w:val="0"/>
      <w:divBdr>
        <w:top w:val="none" w:sz="0" w:space="0" w:color="auto"/>
        <w:left w:val="none" w:sz="0" w:space="0" w:color="auto"/>
        <w:bottom w:val="none" w:sz="0" w:space="0" w:color="auto"/>
        <w:right w:val="none" w:sz="0" w:space="0" w:color="auto"/>
      </w:divBdr>
    </w:div>
    <w:div w:id="2124416256">
      <w:bodyDiv w:val="1"/>
      <w:marLeft w:val="0"/>
      <w:marRight w:val="0"/>
      <w:marTop w:val="0"/>
      <w:marBottom w:val="0"/>
      <w:divBdr>
        <w:top w:val="none" w:sz="0" w:space="0" w:color="auto"/>
        <w:left w:val="none" w:sz="0" w:space="0" w:color="auto"/>
        <w:bottom w:val="none" w:sz="0" w:space="0" w:color="auto"/>
        <w:right w:val="none" w:sz="0" w:space="0" w:color="auto"/>
      </w:divBdr>
    </w:div>
    <w:div w:id="213216616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lgenomics.ne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jpg"/><Relationship Id="rId4" Type="http://schemas.openxmlformats.org/officeDocument/2006/relationships/settings" Target="settings.xml"/><Relationship Id="rId9" Type="http://schemas.openxmlformats.org/officeDocument/2006/relationships/hyperlink" Target="https://www.ncbi.nlm.nih.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0A07A1-AE15-468F-8E28-48E7525D1F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2</Pages>
  <Words>597</Words>
  <Characters>3404</Characters>
  <Application>Microsoft Office Word</Application>
  <DocSecurity>0</DocSecurity>
  <Lines>28</Lines>
  <Paragraphs>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994</CharactersWithSpaces>
  <SharedDoc>false</SharedDoc>
  <HLinks>
    <vt:vector size="18" baseType="variant">
      <vt:variant>
        <vt:i4>6488107</vt:i4>
      </vt:variant>
      <vt:variant>
        <vt:i4>6</vt:i4>
      </vt:variant>
      <vt:variant>
        <vt:i4>0</vt:i4>
      </vt:variant>
      <vt:variant>
        <vt:i4>5</vt:i4>
      </vt:variant>
      <vt:variant>
        <vt:lpwstr>mailto:smalencar@usp.br</vt:lpwstr>
      </vt:variant>
      <vt:variant>
        <vt:lpwstr/>
      </vt:variant>
      <vt:variant>
        <vt:i4>6881364</vt:i4>
      </vt:variant>
      <vt:variant>
        <vt:i4>3</vt:i4>
      </vt:variant>
      <vt:variant>
        <vt:i4>0</vt:i4>
      </vt:variant>
      <vt:variant>
        <vt:i4>5</vt:i4>
      </vt:variant>
      <vt:variant>
        <vt:lpwstr>mailto:rodrigotfreitas@hotmail.com</vt:lpwstr>
      </vt:variant>
      <vt:variant>
        <vt:lpwstr/>
      </vt:variant>
      <vt:variant>
        <vt:i4>4653107</vt:i4>
      </vt:variant>
      <vt:variant>
        <vt:i4>0</vt:i4>
      </vt:variant>
      <vt:variant>
        <vt:i4>0</vt:i4>
      </vt:variant>
      <vt:variant>
        <vt:i4>5</vt:i4>
      </vt:variant>
      <vt:variant>
        <vt:lpwstr>mailto:lazaro.peres@usp.b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drigo Freitas</dc:creator>
  <cp:keywords/>
  <dc:description/>
  <cp:lastModifiedBy>Rodrigo Therezan de Freitas</cp:lastModifiedBy>
  <cp:revision>11</cp:revision>
  <cp:lastPrinted>2020-02-21T21:35:00Z</cp:lastPrinted>
  <dcterms:created xsi:type="dcterms:W3CDTF">2020-09-01T08:38:00Z</dcterms:created>
  <dcterms:modified xsi:type="dcterms:W3CDTF">2021-02-15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8550d07-6466-3bd7-b25e-237104621b87</vt:lpwstr>
  </property>
  <property fmtid="{D5CDD505-2E9C-101B-9397-08002B2CF9AE}" pid="4" name="Mendeley Citation Style_1">
    <vt:lpwstr>http://www.zotero.org/styles/the-plant-journa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experimental-botany</vt:lpwstr>
  </property>
  <property fmtid="{D5CDD505-2E9C-101B-9397-08002B2CF9AE}" pid="18" name="Mendeley Recent Style Name 6_1">
    <vt:lpwstr>Journal of Experimental Botany</vt:lpwstr>
  </property>
  <property fmtid="{D5CDD505-2E9C-101B-9397-08002B2CF9AE}" pid="19" name="Mendeley Recent Style Id 7_1">
    <vt:lpwstr>http://www.zotero.org/styles/plant-physiology</vt:lpwstr>
  </property>
  <property fmtid="{D5CDD505-2E9C-101B-9397-08002B2CF9AE}" pid="20" name="Mendeley Recent Style Name 7_1">
    <vt:lpwstr>Plant Physiology</vt:lpwstr>
  </property>
  <property fmtid="{D5CDD505-2E9C-101B-9397-08002B2CF9AE}" pid="21" name="Mendeley Recent Style Id 8_1">
    <vt:lpwstr>http://www.zotero.org/styles/plant-cell-and-environment</vt:lpwstr>
  </property>
  <property fmtid="{D5CDD505-2E9C-101B-9397-08002B2CF9AE}" pid="22" name="Mendeley Recent Style Name 8_1">
    <vt:lpwstr>Plant, Cell &amp; Environment</vt:lpwstr>
  </property>
  <property fmtid="{D5CDD505-2E9C-101B-9397-08002B2CF9AE}" pid="23" name="Mendeley Recent Style Id 9_1">
    <vt:lpwstr>http://www.zotero.org/styles/the-plant-journal</vt:lpwstr>
  </property>
  <property fmtid="{D5CDD505-2E9C-101B-9397-08002B2CF9AE}" pid="24" name="Mendeley Recent Style Name 9_1">
    <vt:lpwstr>The Plant Journal</vt:lpwstr>
  </property>
</Properties>
</file>